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00874D5" w14:textId="41BA628D" w:rsidR="005A24A2" w:rsidRDefault="005A24A2" w:rsidP="005A24A2">
      <w:pPr>
        <w:jc w:val="center"/>
      </w:pPr>
      <w:r>
        <w:t>Babycare.com</w:t>
      </w:r>
    </w:p>
    <w:p w14:paraId="7E41432C" w14:textId="42E5533E" w:rsidR="00ED0936" w:rsidRDefault="00ED0936" w:rsidP="005A24A2">
      <w:pPr>
        <w:jc w:val="center"/>
      </w:pPr>
      <w:r>
        <w:t xml:space="preserve">By </w:t>
      </w:r>
    </w:p>
    <w:p w14:paraId="1CC4BF23" w14:textId="77777777" w:rsidR="00ED0936" w:rsidRDefault="00ED0936" w:rsidP="005A24A2">
      <w:pPr>
        <w:jc w:val="center"/>
      </w:pPr>
      <w:bookmarkStart w:id="0" w:name="_GoBack"/>
    </w:p>
    <w:bookmarkEnd w:id="0"/>
    <w:p w14:paraId="72B74DD5" w14:textId="7CD9085B" w:rsidR="00ED0936" w:rsidRDefault="00ED0936" w:rsidP="00ED0936">
      <w:pPr>
        <w:jc w:val="center"/>
      </w:pPr>
      <w:r>
        <w:t>Student Name</w:t>
      </w:r>
    </w:p>
    <w:p w14:paraId="28BAE1C7" w14:textId="77777777" w:rsidR="00ED0936" w:rsidRDefault="00ED0936" w:rsidP="005A24A2">
      <w:pPr>
        <w:jc w:val="center"/>
      </w:pPr>
    </w:p>
    <w:p w14:paraId="24744D43" w14:textId="77777777" w:rsidR="00ED0936" w:rsidRDefault="00ED0936" w:rsidP="005A24A2">
      <w:pPr>
        <w:jc w:val="center"/>
        <w:sectPr w:rsidR="00ED0936" w:rsidSect="001C5BF3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sdt>
      <w:sdtPr>
        <w:id w:val="-444471345"/>
        <w:docPartObj>
          <w:docPartGallery w:val="Table of Contents"/>
          <w:docPartUnique/>
        </w:docPartObj>
      </w:sdtPr>
      <w:sdtEndPr>
        <w:rPr>
          <w:rFonts w:ascii="Times New Roman" w:eastAsiaTheme="minorHAnsi" w:hAnsi="Times New Roman" w:cstheme="minorBidi"/>
          <w:noProof/>
          <w:color w:val="auto"/>
          <w:sz w:val="24"/>
          <w:szCs w:val="24"/>
        </w:rPr>
      </w:sdtEndPr>
      <w:sdtContent>
        <w:p w14:paraId="58BCA565" w14:textId="0D8DEDCA" w:rsidR="005A24A2" w:rsidRDefault="005A24A2">
          <w:pPr>
            <w:pStyle w:val="TOCHeading"/>
          </w:pPr>
          <w:r>
            <w:t>Table of Contents</w:t>
          </w:r>
        </w:p>
        <w:p w14:paraId="033F646D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r>
            <w:rPr>
              <w:b w:val="0"/>
              <w:bCs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  <w:bCs w:val="0"/>
            </w:rPr>
            <w:fldChar w:fldCharType="separate"/>
          </w:r>
          <w:hyperlink w:anchor="_Toc451586900" w:history="1">
            <w:r w:rsidRPr="00CA6B96">
              <w:rPr>
                <w:rStyle w:val="Hyperlink"/>
                <w:noProof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FC63F8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01" w:history="1">
            <w:r w:rsidRPr="00CA6B96">
              <w:rPr>
                <w:rStyle w:val="Hyperlink"/>
                <w:noProof/>
              </w:rPr>
              <w:t>Innov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93E7AE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02" w:history="1">
            <w:r w:rsidRPr="00CA6B96">
              <w:rPr>
                <w:rStyle w:val="Hyperlink"/>
                <w:noProof/>
              </w:rPr>
              <w:t>Company 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2BCCBC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03" w:history="1">
            <w:r w:rsidRPr="00CA6B96">
              <w:rPr>
                <w:rStyle w:val="Hyperlink"/>
                <w:noProof/>
              </w:rPr>
              <w:t>Phase #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5A2FEC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04" w:history="1">
            <w:r w:rsidRPr="00CA6B96">
              <w:rPr>
                <w:rStyle w:val="Hyperlink"/>
                <w:noProof/>
              </w:rPr>
              <w:t>Scope of the Proje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ED5298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05" w:history="1">
            <w:r w:rsidRPr="00CA6B96">
              <w:rPr>
                <w:rStyle w:val="Hyperlink"/>
                <w:noProof/>
              </w:rPr>
              <w:t>Project Inclu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864D3D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06" w:history="1">
            <w:r w:rsidRPr="00CA6B96">
              <w:rPr>
                <w:rStyle w:val="Hyperlink"/>
                <w:noProof/>
              </w:rPr>
              <w:t>Project Exclus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4DE398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07" w:history="1">
            <w:r w:rsidRPr="00CA6B96">
              <w:rPr>
                <w:rStyle w:val="Hyperlink"/>
                <w:noProof/>
              </w:rPr>
              <w:t>Work Breakdown Struct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210E2B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08" w:history="1">
            <w:r w:rsidRPr="00CA6B96">
              <w:rPr>
                <w:rStyle w:val="Hyperlink"/>
                <w:noProof/>
              </w:rPr>
              <w:t>Phase # I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295A31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09" w:history="1">
            <w:r w:rsidRPr="00CA6B96">
              <w:rPr>
                <w:rStyle w:val="Hyperlink"/>
                <w:noProof/>
              </w:rPr>
              <w:t>Problem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75EA15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10" w:history="1">
            <w:r w:rsidRPr="00CA6B96">
              <w:rPr>
                <w:rStyle w:val="Hyperlink"/>
                <w:noProof/>
              </w:rPr>
              <w:t>Probl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A21122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11" w:history="1">
            <w:r w:rsidRPr="00CA6B96">
              <w:rPr>
                <w:rStyle w:val="Hyperlink"/>
                <w:noProof/>
              </w:rPr>
              <w:t>Innovative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77EF3C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12" w:history="1">
            <w:r w:rsidRPr="00CA6B96">
              <w:rPr>
                <w:rStyle w:val="Hyperlink"/>
                <w:noProof/>
              </w:rPr>
              <w:t>Phase II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21BF3E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13" w:history="1">
            <w:r w:rsidRPr="00CA6B96">
              <w:rPr>
                <w:rStyle w:val="Hyperlink"/>
                <w:noProof/>
              </w:rPr>
              <w:t>Requirement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B27D53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14" w:history="1">
            <w:r w:rsidRPr="00CA6B96">
              <w:rPr>
                <w:rStyle w:val="Hyperlink"/>
                <w:noProof/>
              </w:rPr>
              <w:t>Phase IV: Logic Desg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7E9DCA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15" w:history="1">
            <w:r w:rsidRPr="00CA6B96">
              <w:rPr>
                <w:rStyle w:val="Hyperlink"/>
                <w:noProof/>
              </w:rPr>
              <w:t>Phase 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78108B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16" w:history="1">
            <w:r w:rsidRPr="00CA6B96">
              <w:rPr>
                <w:rStyle w:val="Hyperlink"/>
                <w:noProof/>
              </w:rPr>
              <w:t>Decision Analy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1F8D3F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17" w:history="1">
            <w:r w:rsidRPr="00CA6B96">
              <w:rPr>
                <w:rStyle w:val="Hyperlink"/>
                <w:noProof/>
              </w:rPr>
              <w:t>Proce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7A812D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18" w:history="1">
            <w:r w:rsidRPr="00CA6B96">
              <w:rPr>
                <w:rStyle w:val="Hyperlink"/>
                <w:noProof/>
              </w:rPr>
              <w:t>Evalu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BA8CA3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19" w:history="1">
            <w:r w:rsidRPr="00CA6B96">
              <w:rPr>
                <w:rStyle w:val="Hyperlink"/>
                <w:noProof/>
              </w:rPr>
              <w:t>Imple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B23BA2" w14:textId="77777777" w:rsidR="005A24A2" w:rsidRDefault="005A24A2">
          <w:pPr>
            <w:pStyle w:val="TOC2"/>
            <w:tabs>
              <w:tab w:val="right" w:leader="dot" w:pos="9010"/>
            </w:tabs>
            <w:rPr>
              <w:noProof/>
            </w:rPr>
          </w:pPr>
          <w:hyperlink w:anchor="_Toc451586920" w:history="1">
            <w:r w:rsidRPr="00CA6B96">
              <w:rPr>
                <w:rStyle w:val="Hyperlink"/>
                <w:noProof/>
              </w:rPr>
              <w:t>Resista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A67757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21" w:history="1">
            <w:r w:rsidRPr="00CA6B96">
              <w:rPr>
                <w:rStyle w:val="Hyperlink"/>
                <w:noProof/>
              </w:rPr>
              <w:t>Phase VI:  Design and Integr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3D1501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22" w:history="1">
            <w:r w:rsidRPr="00CA6B96">
              <w:rPr>
                <w:rStyle w:val="Hyperlink"/>
                <w:noProof/>
              </w:rPr>
              <w:t>Phase VI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5B9D62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23" w:history="1">
            <w:r w:rsidRPr="00CA6B96">
              <w:rPr>
                <w:rStyle w:val="Hyperlink"/>
                <w:noProof/>
              </w:rPr>
              <w:t>Construction and Test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B18029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24" w:history="1">
            <w:r w:rsidRPr="00CA6B96">
              <w:rPr>
                <w:rStyle w:val="Hyperlink"/>
                <w:noProof/>
              </w:rPr>
              <w:t>Phase VII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8E6A47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25" w:history="1">
            <w:r w:rsidRPr="00CA6B96">
              <w:rPr>
                <w:rStyle w:val="Hyperlink"/>
                <w:noProof/>
              </w:rPr>
              <w:t>Installation and Delive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900747" w14:textId="77777777" w:rsidR="005A24A2" w:rsidRDefault="005A24A2">
          <w:pPr>
            <w:pStyle w:val="TOC1"/>
            <w:tabs>
              <w:tab w:val="right" w:leader="dot" w:pos="9010"/>
            </w:tabs>
            <w:rPr>
              <w:noProof/>
            </w:rPr>
          </w:pPr>
          <w:hyperlink w:anchor="_Toc451586926" w:history="1">
            <w:r w:rsidRPr="00CA6B96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515869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21F925" w14:textId="2F73EE69" w:rsidR="005A24A2" w:rsidRDefault="005A24A2">
          <w:r>
            <w:rPr>
              <w:b/>
              <w:bCs/>
              <w:noProof/>
            </w:rPr>
            <w:fldChar w:fldCharType="end"/>
          </w:r>
        </w:p>
      </w:sdtContent>
    </w:sdt>
    <w:p w14:paraId="48554B1C" w14:textId="1F8C2F8A" w:rsidR="00947A93" w:rsidRDefault="00947A93" w:rsidP="005A24A2">
      <w:pPr>
        <w:sectPr w:rsidR="00947A93" w:rsidSect="001C5BF3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6393629D" w14:textId="77777777" w:rsidR="00080F03" w:rsidRPr="00230744" w:rsidRDefault="00203A5A" w:rsidP="005A24A2">
      <w:pPr>
        <w:pStyle w:val="Heading1"/>
      </w:pPr>
      <w:bookmarkStart w:id="1" w:name="_Toc451586900"/>
      <w:r w:rsidRPr="00230744">
        <w:t>Introduction</w:t>
      </w:r>
      <w:bookmarkEnd w:id="1"/>
    </w:p>
    <w:p w14:paraId="283B1DA5" w14:textId="77777777" w:rsidR="00230744" w:rsidRDefault="006969D4" w:rsidP="00230744">
      <w:r>
        <w:tab/>
        <w:t xml:space="preserve">Parents love is irreplaceable and with the growing professional responsibilities a child some-times find him/her self in a state where parents cannot look after them or their jobs in a professional manner hence both suffer. This is equally hard for parents as it is for </w:t>
      </w:r>
      <w:r w:rsidR="00765076">
        <w:t xml:space="preserve">the child. Under these special circumstances a mother has to leave her child in the hands </w:t>
      </w:r>
      <w:r w:rsidR="00B55659">
        <w:t xml:space="preserve">of a caring hand as of her own. Here professional babysitters take on the responsibility. </w:t>
      </w:r>
    </w:p>
    <w:p w14:paraId="7EECF909" w14:textId="77777777" w:rsidR="00B55659" w:rsidRDefault="00B55659" w:rsidP="00230744">
      <w:r>
        <w:tab/>
        <w:t xml:space="preserve">This report discusses the idea of a last mint babysitter that </w:t>
      </w:r>
      <w:r w:rsidR="00321073">
        <w:t>are professionally sound and</w:t>
      </w:r>
      <w:r>
        <w:t xml:space="preserve"> </w:t>
      </w:r>
      <w:r w:rsidR="00321073">
        <w:t xml:space="preserve">available in just mints to deliver motherly care to the children. This </w:t>
      </w:r>
      <w:r w:rsidR="007B78E7">
        <w:t xml:space="preserve">report has taken in to consideration the power of e-commerce that and online marketing to take advantage and offer services to parents in need. </w:t>
      </w:r>
    </w:p>
    <w:p w14:paraId="6FA3A059" w14:textId="734B6213" w:rsidR="004C35C2" w:rsidRDefault="004C35C2" w:rsidP="004C35C2">
      <w:pPr>
        <w:pStyle w:val="Heading2"/>
      </w:pPr>
      <w:bookmarkStart w:id="2" w:name="_Toc451586901"/>
      <w:r>
        <w:t>Innovation</w:t>
      </w:r>
      <w:bookmarkEnd w:id="2"/>
      <w:r>
        <w:t xml:space="preserve"> </w:t>
      </w:r>
    </w:p>
    <w:p w14:paraId="2DFE7AE6" w14:textId="2C1EAFD4" w:rsidR="004C35C2" w:rsidRPr="004C35C2" w:rsidRDefault="004C35C2" w:rsidP="004C35C2">
      <w:r>
        <w:tab/>
        <w:t xml:space="preserve">Online babysitter system will encompass easy ordering portal and a database of trusted babysitters that mothers can check to ensure they will be getting the best services. </w:t>
      </w:r>
      <w:r w:rsidR="00780112">
        <w:t xml:space="preserve">This innovation will be coupled with online reward system by taking customer management online and awarding loyalty point upon purchase. </w:t>
      </w:r>
    </w:p>
    <w:p w14:paraId="641AD404" w14:textId="77777777" w:rsidR="00230744" w:rsidRPr="00230744" w:rsidRDefault="00230744" w:rsidP="00230744">
      <w:pPr>
        <w:pStyle w:val="Heading2"/>
      </w:pPr>
      <w:bookmarkStart w:id="3" w:name="_Toc451586902"/>
      <w:r w:rsidRPr="00230744">
        <w:t>Company Description</w:t>
      </w:r>
      <w:bookmarkEnd w:id="3"/>
      <w:r w:rsidRPr="00230744">
        <w:t xml:space="preserve"> </w:t>
      </w:r>
    </w:p>
    <w:p w14:paraId="74448021" w14:textId="77777777" w:rsidR="000A1F94" w:rsidRDefault="00080F03" w:rsidP="00E629E9">
      <w:r>
        <w:tab/>
      </w:r>
      <w:r w:rsidR="00ED7FA8">
        <w:t xml:space="preserve">At </w:t>
      </w:r>
      <w:r w:rsidR="00E626E9">
        <w:t>Baby</w:t>
      </w:r>
      <w:r w:rsidR="00ED7FA8">
        <w:t xml:space="preserve">Care.com we are parents and </w:t>
      </w:r>
      <w:r w:rsidR="008C540D">
        <w:t xml:space="preserve">working for parents. </w:t>
      </w:r>
      <w:r w:rsidR="007959C7">
        <w:t>Care.com is a baby sitter providing service that specializes in</w:t>
      </w:r>
      <w:r w:rsidR="008C540D">
        <w:t xml:space="preserve"> </w:t>
      </w:r>
      <w:r w:rsidR="00ED7FA8">
        <w:t xml:space="preserve">delivering responsibilities of parents </w:t>
      </w:r>
      <w:r w:rsidR="00357569">
        <w:t xml:space="preserve">in true spirit. </w:t>
      </w:r>
      <w:r w:rsidR="00E626E9">
        <w:t>Baby</w:t>
      </w:r>
      <w:r w:rsidR="00357569">
        <w:t>Care.com offers services in a</w:t>
      </w:r>
      <w:r w:rsidR="001D480F">
        <w:t xml:space="preserve">lmost every </w:t>
      </w:r>
      <w:r w:rsidR="00EF2D5C">
        <w:t>region</w:t>
      </w:r>
      <w:r w:rsidR="007959C7">
        <w:t xml:space="preserve"> of UK. T</w:t>
      </w:r>
      <w:r w:rsidR="008C05BD">
        <w:t>he organization is delivering</w:t>
      </w:r>
      <w:r w:rsidR="007D77E8">
        <w:t xml:space="preserve"> services since</w:t>
      </w:r>
      <w:r w:rsidR="00180566">
        <w:t xml:space="preserve"> early 2000s and has </w:t>
      </w:r>
      <w:r w:rsidR="007D77E8">
        <w:t>maintained</w:t>
      </w:r>
      <w:r w:rsidR="00180566">
        <w:t xml:space="preserve"> </w:t>
      </w:r>
      <w:r w:rsidR="007D77E8">
        <w:t xml:space="preserve">deliverance </w:t>
      </w:r>
      <w:r w:rsidR="008C05BD">
        <w:t>of excellent</w:t>
      </w:r>
      <w:r w:rsidR="00180566">
        <w:t xml:space="preserve"> </w:t>
      </w:r>
      <w:r w:rsidR="007D77E8">
        <w:t>qu</w:t>
      </w:r>
      <w:r w:rsidR="008C05BD">
        <w:t>ality services.</w:t>
      </w:r>
    </w:p>
    <w:p w14:paraId="02F47AA9" w14:textId="77777777" w:rsidR="00110626" w:rsidRDefault="006711EC" w:rsidP="00E629E9">
      <w:r>
        <w:tab/>
      </w:r>
      <w:r w:rsidR="00E626E9">
        <w:t>Baby</w:t>
      </w:r>
      <w:r>
        <w:t>Care.com specializ</w:t>
      </w:r>
      <w:r w:rsidR="00776653">
        <w:t xml:space="preserve">es in </w:t>
      </w:r>
      <w:r w:rsidR="00B77E83">
        <w:t xml:space="preserve">engaging trust worthy baby sitters and taking the worry on behalf of parents </w:t>
      </w:r>
      <w:r w:rsidR="003D4A98">
        <w:t>so</w:t>
      </w:r>
      <w:r w:rsidR="00B77E83">
        <w:t xml:space="preserve"> that they can consider their commitments </w:t>
      </w:r>
      <w:r w:rsidR="002005C0">
        <w:t>without having to worry for their child</w:t>
      </w:r>
      <w:r w:rsidR="00155297">
        <w:t>.</w:t>
      </w:r>
      <w:r w:rsidR="002005C0">
        <w:t xml:space="preserve"> In most cases work and personal engagements do not always come planned this is what </w:t>
      </w:r>
      <w:r w:rsidR="00E626E9">
        <w:t>Baby</w:t>
      </w:r>
      <w:r w:rsidR="002005C0">
        <w:t xml:space="preserve">Care.com completely understands </w:t>
      </w:r>
      <w:r w:rsidR="00DE5007">
        <w:t>and specialize</w:t>
      </w:r>
      <w:r w:rsidR="00A7469C">
        <w:t xml:space="preserve">s in catering for these last mint requests. The safety and security is the top priority and organization takes into account </w:t>
      </w:r>
      <w:r w:rsidR="0012695D">
        <w:t xml:space="preserve">every particular detail to ensure child gets best care. </w:t>
      </w:r>
    </w:p>
    <w:p w14:paraId="522E07F2" w14:textId="4AF3C214" w:rsidR="008B6708" w:rsidRDefault="008B6708" w:rsidP="00E626E9">
      <w:pPr>
        <w:pStyle w:val="Heading1"/>
      </w:pPr>
      <w:bookmarkStart w:id="4" w:name="_Toc451586903"/>
      <w:r>
        <w:t>Phase # 1</w:t>
      </w:r>
      <w:bookmarkEnd w:id="4"/>
    </w:p>
    <w:p w14:paraId="4DB176FD" w14:textId="77777777" w:rsidR="007B78E7" w:rsidRDefault="007B78E7" w:rsidP="00E626E9">
      <w:pPr>
        <w:pStyle w:val="Heading1"/>
      </w:pPr>
      <w:bookmarkStart w:id="5" w:name="_Toc451586904"/>
      <w:r>
        <w:t xml:space="preserve">Scope of </w:t>
      </w:r>
      <w:r w:rsidR="00E626E9">
        <w:t>the Project</w:t>
      </w:r>
      <w:bookmarkEnd w:id="5"/>
      <w:r w:rsidR="00E626E9">
        <w:t xml:space="preserve"> </w:t>
      </w:r>
    </w:p>
    <w:p w14:paraId="553E687F" w14:textId="08EFB947" w:rsidR="004C35C2" w:rsidRPr="004C35C2" w:rsidRDefault="004C35C2" w:rsidP="004C35C2">
      <w:pPr>
        <w:ind w:firstLine="720"/>
      </w:pPr>
      <w:r>
        <w:t xml:space="preserve">According to </w:t>
      </w:r>
      <w:r>
        <w:fldChar w:fldCharType="begin"/>
      </w:r>
      <w:r>
        <w:instrText xml:space="preserve"> ADDIN EN.CITE &lt;EndNote&gt;&lt;Cite AuthorYear="1"&gt;&lt;Author&gt;Kerzner&lt;/Author&gt;&lt;Year&gt;2013&lt;/Year&gt;&lt;RecNum&gt;47&lt;/RecNum&gt;&lt;DisplayText&gt;Kerzner (2013)&lt;/DisplayText&gt;&lt;record&gt;&lt;rec-number&gt;47&lt;/rec-number&gt;&lt;foreign-keys&gt;&lt;key app="EN" db-id="xfdad09z5s5zvqe59whp9vers5x9wvs0t2tx" timestamp="1432631781"&gt;47&lt;/key&gt;&lt;/foreign-keys&gt;&lt;ref-type name="Book"&gt;6&lt;/ref-type&gt;&lt;contributors&gt;&lt;authors&gt;&lt;author&gt;Kerzner, Harold R. X.&lt;/author&gt;&lt;/authors&gt;&lt;/contributors&gt;&lt;titles&gt;&lt;title&gt;Project management: a systems approach to planning, scheduling, and controlling&lt;/title&gt;&lt;/titles&gt;&lt;dates&gt;&lt;year&gt;2013&lt;/year&gt;&lt;/dates&gt;&lt;publisher&gt;John Wiley &amp;amp; Sons&lt;/publisher&gt;&lt;urls&gt;&lt;/urls&gt;&lt;/record&gt;&lt;/Cite&gt;&lt;/EndNote&gt;</w:instrText>
      </w:r>
      <w:r>
        <w:fldChar w:fldCharType="separate"/>
      </w:r>
      <w:r>
        <w:rPr>
          <w:noProof/>
        </w:rPr>
        <w:t>Kerzner (2013)</w:t>
      </w:r>
      <w:r>
        <w:fldChar w:fldCharType="end"/>
      </w:r>
      <w:r>
        <w:t xml:space="preserve"> project scope are the activities that are to be performed and it also includes activities that project will not perform.  </w:t>
      </w:r>
    </w:p>
    <w:p w14:paraId="2B88C76B" w14:textId="4E745EAA" w:rsidR="00385CDF" w:rsidRDefault="00572107" w:rsidP="00572107">
      <w:pPr>
        <w:pStyle w:val="Heading2"/>
      </w:pPr>
      <w:bookmarkStart w:id="6" w:name="_Toc451586905"/>
      <w:r>
        <w:t>Project Inclusions</w:t>
      </w:r>
      <w:bookmarkEnd w:id="6"/>
      <w:r>
        <w:t xml:space="preserve"> </w:t>
      </w:r>
    </w:p>
    <w:p w14:paraId="4DFE83CB" w14:textId="49823730" w:rsidR="00572107" w:rsidRDefault="00572107" w:rsidP="00572107">
      <w:r>
        <w:t xml:space="preserve">The project includes following major deliverables </w:t>
      </w:r>
    </w:p>
    <w:p w14:paraId="3812EFB1" w14:textId="510EC3F1" w:rsidR="00572107" w:rsidRDefault="0026469C" w:rsidP="004C35C2">
      <w:pPr>
        <w:pStyle w:val="ListParagraph"/>
        <w:numPr>
          <w:ilvl w:val="0"/>
          <w:numId w:val="1"/>
        </w:numPr>
      </w:pPr>
      <w:r>
        <w:t xml:space="preserve">Taking customer directory online. </w:t>
      </w:r>
    </w:p>
    <w:p w14:paraId="19363EAA" w14:textId="49CCD09A" w:rsidR="0026469C" w:rsidRDefault="0026469C" w:rsidP="00572107">
      <w:pPr>
        <w:pStyle w:val="ListParagraph"/>
        <w:numPr>
          <w:ilvl w:val="0"/>
          <w:numId w:val="1"/>
        </w:numPr>
      </w:pPr>
      <w:r>
        <w:t xml:space="preserve">Establishing an order management systems online </w:t>
      </w:r>
    </w:p>
    <w:p w14:paraId="3E7FD9A1" w14:textId="230D61F8" w:rsidR="0026469C" w:rsidRDefault="0026469C" w:rsidP="00572107">
      <w:pPr>
        <w:pStyle w:val="ListParagraph"/>
        <w:numPr>
          <w:ilvl w:val="0"/>
          <w:numId w:val="1"/>
        </w:numPr>
      </w:pPr>
      <w:r>
        <w:t xml:space="preserve">Provide professional baby-sitter profile online. </w:t>
      </w:r>
    </w:p>
    <w:p w14:paraId="3AE3F352" w14:textId="77777777" w:rsidR="004C35C2" w:rsidRDefault="0026469C" w:rsidP="00572107">
      <w:pPr>
        <w:pStyle w:val="ListParagraph"/>
        <w:numPr>
          <w:ilvl w:val="0"/>
          <w:numId w:val="1"/>
        </w:numPr>
      </w:pPr>
      <w:r>
        <w:t xml:space="preserve">Establishing </w:t>
      </w:r>
      <w:r w:rsidR="004C35C2">
        <w:t>Registration system online</w:t>
      </w:r>
    </w:p>
    <w:p w14:paraId="516B78FD" w14:textId="0482E106" w:rsidR="0026469C" w:rsidRDefault="004C35C2" w:rsidP="00572107">
      <w:pPr>
        <w:pStyle w:val="ListParagraph"/>
        <w:numPr>
          <w:ilvl w:val="0"/>
          <w:numId w:val="1"/>
        </w:numPr>
      </w:pPr>
      <w:r>
        <w:t xml:space="preserve">Online activity record for baby sitter that mothers can access anytime from anywhere.  </w:t>
      </w:r>
    </w:p>
    <w:p w14:paraId="4497175E" w14:textId="736854A7" w:rsidR="000A5FA9" w:rsidRPr="00572107" w:rsidRDefault="000A5FA9" w:rsidP="00572107">
      <w:pPr>
        <w:pStyle w:val="ListParagraph"/>
        <w:numPr>
          <w:ilvl w:val="0"/>
          <w:numId w:val="1"/>
        </w:numPr>
      </w:pPr>
      <w:r>
        <w:t xml:space="preserve">Upgrading IT System </w:t>
      </w:r>
    </w:p>
    <w:p w14:paraId="2C2EB8D4" w14:textId="73195325" w:rsidR="00E626E9" w:rsidRDefault="00780112" w:rsidP="00780112">
      <w:pPr>
        <w:pStyle w:val="Heading2"/>
      </w:pPr>
      <w:bookmarkStart w:id="7" w:name="_Toc451586906"/>
      <w:r>
        <w:t>Project Exclusions</w:t>
      </w:r>
      <w:bookmarkEnd w:id="7"/>
    </w:p>
    <w:p w14:paraId="23A9C44D" w14:textId="77777777" w:rsidR="000A5FA9" w:rsidRDefault="00780112" w:rsidP="00780112">
      <w:pPr>
        <w:pStyle w:val="ListParagraph"/>
        <w:numPr>
          <w:ilvl w:val="0"/>
          <w:numId w:val="2"/>
        </w:numPr>
      </w:pPr>
      <w:r>
        <w:t xml:space="preserve">Project will not involve online </w:t>
      </w:r>
      <w:r w:rsidR="000A5FA9">
        <w:t xml:space="preserve">real time </w:t>
      </w:r>
      <w:r>
        <w:t>tracking system for babysitter activities</w:t>
      </w:r>
      <w:r w:rsidR="000A5FA9">
        <w:t xml:space="preserve"> this will be carried out in future projects. </w:t>
      </w:r>
    </w:p>
    <w:p w14:paraId="2D97B258" w14:textId="467B742D" w:rsidR="00780112" w:rsidRDefault="000A5FA9" w:rsidP="00780112">
      <w:pPr>
        <w:pStyle w:val="ListParagraph"/>
        <w:numPr>
          <w:ilvl w:val="0"/>
          <w:numId w:val="2"/>
        </w:numPr>
      </w:pPr>
      <w:r>
        <w:t xml:space="preserve">Project will not involve </w:t>
      </w:r>
      <w:r w:rsidR="00C44B75">
        <w:t xml:space="preserve">online babysitter contact portal to inform them of their updated duties this will be currently done manually and considered in future projects </w:t>
      </w:r>
    </w:p>
    <w:p w14:paraId="054951D8" w14:textId="77777777" w:rsidR="008317D2" w:rsidRDefault="008317D2" w:rsidP="008317D2"/>
    <w:p w14:paraId="649A7DED" w14:textId="77777777" w:rsidR="008317D2" w:rsidRDefault="008317D2" w:rsidP="008317D2"/>
    <w:p w14:paraId="15DDDC12" w14:textId="77777777" w:rsidR="008317D2" w:rsidRDefault="008317D2" w:rsidP="008317D2"/>
    <w:p w14:paraId="7B505263" w14:textId="77777777" w:rsidR="008317D2" w:rsidRDefault="008317D2" w:rsidP="008317D2"/>
    <w:p w14:paraId="60CDF78B" w14:textId="589E6690" w:rsidR="008317D2" w:rsidRDefault="008317D2" w:rsidP="008317D2">
      <w:pPr>
        <w:pStyle w:val="Heading2"/>
      </w:pPr>
      <w:bookmarkStart w:id="8" w:name="_Toc451586907"/>
      <w:r>
        <w:t>Work Breakdown Structure</w:t>
      </w:r>
      <w:bookmarkEnd w:id="8"/>
    </w:p>
    <w:p w14:paraId="0DB6AE25" w14:textId="1397FF41" w:rsidR="008134DE" w:rsidRDefault="008317D2" w:rsidP="001C6961">
      <w:pPr>
        <w:tabs>
          <w:tab w:val="left" w:pos="720"/>
          <w:tab w:val="left" w:pos="1440"/>
          <w:tab w:val="left" w:pos="2160"/>
          <w:tab w:val="left" w:pos="2900"/>
        </w:tabs>
      </w:pPr>
      <w:r>
        <w:tab/>
      </w:r>
      <w:r>
        <w:fldChar w:fldCharType="begin"/>
      </w:r>
      <w:r w:rsidR="001C6961">
        <w:instrText xml:space="preserve"> ADDIN EN.CITE &lt;EndNote&gt;&lt;Cite AuthorYear="1"&gt;&lt;Author&gt;Pritchard&lt;/Author&gt;&lt;Year&gt;2004&lt;/Year&gt;&lt;RecNum&gt;180&lt;/RecNum&gt;&lt;DisplayText&gt;Pritchard (2004)&lt;/DisplayText&gt;&lt;record&gt;&lt;rec-number&gt;180&lt;/rec-number&gt;&lt;foreign-keys&gt;&lt;key app="EN" db-id="xfdad09z5s5zvqe59whp9vers5x9wvs0t2tx" timestamp="1434727820"&gt;180&lt;/key&gt;&lt;/foreign-keys&gt;&lt;ref-type name="Journal Article"&gt;17&lt;/ref-type&gt;&lt;contributors&gt;&lt;authors&gt;&lt;author&gt;Pritchard, Carl L.&lt;/author&gt;&lt;/authors&gt;&lt;/contributors&gt;&lt;titles&gt;&lt;title&gt;Why Project Management?&lt;/title&gt;&lt;secondary-title&gt;Field Guide to Project Management&lt;/secondary-title&gt;&lt;/titles&gt;&lt;periodical&gt;&lt;full-title&gt;Field Guide to Project Management&lt;/full-title&gt;&lt;/periodical&gt;&lt;pages&gt;28&lt;/pages&gt;&lt;dates&gt;&lt;year&gt;2004&lt;/year&gt;&lt;/dates&gt;&lt;urls&gt;&lt;/urls&gt;&lt;/record&gt;&lt;/Cite&gt;&lt;/EndNote&gt;</w:instrText>
      </w:r>
      <w:r>
        <w:fldChar w:fldCharType="separate"/>
      </w:r>
      <w:r w:rsidR="001C6961">
        <w:rPr>
          <w:noProof/>
        </w:rPr>
        <w:t>Pritchard (2004)</w:t>
      </w:r>
      <w:r>
        <w:fldChar w:fldCharType="end"/>
      </w:r>
      <w:r w:rsidR="001C6961">
        <w:t xml:space="preserve"> describes work breakdown structure as </w:t>
      </w:r>
      <w:r w:rsidR="00674B0F">
        <w:t>division of work in to small deli</w:t>
      </w:r>
      <w:r w:rsidR="001C0127">
        <w:t>verables and then activities</w:t>
      </w:r>
      <w:r w:rsidR="0019635D">
        <w:t xml:space="preserve">. </w:t>
      </w:r>
      <w:r w:rsidR="008134DE">
        <w:t xml:space="preserve">The project has following WBS describing the scope. </w:t>
      </w:r>
    </w:p>
    <w:p w14:paraId="4FD17EB3" w14:textId="634EB935" w:rsidR="008317D2" w:rsidRPr="008317D2" w:rsidRDefault="009D601D" w:rsidP="001C6961">
      <w:pPr>
        <w:tabs>
          <w:tab w:val="left" w:pos="720"/>
          <w:tab w:val="left" w:pos="1440"/>
          <w:tab w:val="left" w:pos="2160"/>
          <w:tab w:val="left" w:pos="2900"/>
        </w:tabs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29920" behindDoc="0" locked="0" layoutInCell="1" allowOverlap="1" wp14:anchorId="5E240184" wp14:editId="02A89327">
                <wp:simplePos x="0" y="0"/>
                <wp:positionH relativeFrom="column">
                  <wp:posOffset>-403129</wp:posOffset>
                </wp:positionH>
                <wp:positionV relativeFrom="paragraph">
                  <wp:posOffset>178435</wp:posOffset>
                </wp:positionV>
                <wp:extent cx="6629484" cy="3660391"/>
                <wp:effectExtent l="0" t="0" r="25400" b="22860"/>
                <wp:wrapThrough wrapText="bothSides">
                  <wp:wrapPolygon edited="0">
                    <wp:start x="8359" y="0"/>
                    <wp:lineTo x="8359" y="1349"/>
                    <wp:lineTo x="9517" y="2398"/>
                    <wp:lineTo x="0" y="2548"/>
                    <wp:lineTo x="0" y="6296"/>
                    <wp:lineTo x="993" y="7195"/>
                    <wp:lineTo x="993" y="17388"/>
                    <wp:lineTo x="1324" y="20386"/>
                    <wp:lineTo x="6621" y="21585"/>
                    <wp:lineTo x="11338" y="21585"/>
                    <wp:lineTo x="15062" y="21585"/>
                    <wp:lineTo x="15062" y="16788"/>
                    <wp:lineTo x="21600" y="16339"/>
                    <wp:lineTo x="21600" y="6745"/>
                    <wp:lineTo x="19531" y="4797"/>
                    <wp:lineTo x="19697" y="3148"/>
                    <wp:lineTo x="17710" y="2548"/>
                    <wp:lineTo x="12745" y="2398"/>
                    <wp:lineTo x="13986" y="1199"/>
                    <wp:lineTo x="13903" y="0"/>
                    <wp:lineTo x="8359" y="0"/>
                  </wp:wrapPolygon>
                </wp:wrapThrough>
                <wp:docPr id="45" name="Group 4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629484" cy="3660391"/>
                          <a:chOff x="0" y="0"/>
                          <a:chExt cx="6629484" cy="3660391"/>
                        </a:xfrm>
                      </wpg:grpSpPr>
                      <wps:wsp>
                        <wps:cNvPr id="23" name="Straight Connector 23"/>
                        <wps:cNvCnPr/>
                        <wps:spPr>
                          <a:xfrm>
                            <a:off x="3427563" y="460075"/>
                            <a:ext cx="395" cy="2969308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7" name="Straight Connector 17"/>
                        <wps:cNvCnPr/>
                        <wps:spPr>
                          <a:xfrm>
                            <a:off x="1823049" y="460075"/>
                            <a:ext cx="4709" cy="1483408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" name="Straight Connector 5"/>
                        <wps:cNvCnPr/>
                        <wps:spPr>
                          <a:xfrm flipH="1">
                            <a:off x="345057" y="454324"/>
                            <a:ext cx="0" cy="251714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" name="Rectangle 1"/>
                        <wps:cNvSpPr/>
                        <wps:spPr>
                          <a:xfrm>
                            <a:off x="2628181" y="0"/>
                            <a:ext cx="1600200" cy="22860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04C24FA" w14:textId="5B9ADD50" w:rsidR="008134DE" w:rsidRPr="00CF2AF3" w:rsidRDefault="008134DE" w:rsidP="008134DE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 w:rsidRPr="00CF2AF3">
                                <w:rPr>
                                  <w:color w:val="000000" w:themeColor="text1"/>
                                </w:rPr>
                                <w:t>BabyCare.com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" name="Straight Connector 2"/>
                        <wps:cNvCnPr/>
                        <wps:spPr>
                          <a:xfrm>
                            <a:off x="3427563" y="230037"/>
                            <a:ext cx="0" cy="22860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" name="Rectangle 3"/>
                        <wps:cNvSpPr/>
                        <wps:spPr>
                          <a:xfrm>
                            <a:off x="0" y="569343"/>
                            <a:ext cx="800735" cy="45974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312FD4B" w14:textId="6CDB49B4" w:rsidR="00CF2AF3" w:rsidRPr="00CF2AF3" w:rsidRDefault="00CF2AF3" w:rsidP="009D7184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Online </w:t>
                              </w:r>
                              <w:r w:rsidRPr="009D7184">
                                <w:t>Order</w:t>
                              </w:r>
                              <w:r>
                                <w:t xml:space="preserve"> Porta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" name="Straight Connector 4"/>
                        <wps:cNvCnPr/>
                        <wps:spPr>
                          <a:xfrm flipH="1" flipV="1">
                            <a:off x="339306" y="454324"/>
                            <a:ext cx="5146052" cy="719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6" name="Rectangle 6"/>
                        <wps:cNvSpPr/>
                        <wps:spPr>
                          <a:xfrm>
                            <a:off x="454325" y="1144437"/>
                            <a:ext cx="800735" cy="22479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33E4C57" w14:textId="71C11BD3" w:rsidR="00DB5DBB" w:rsidRPr="00CF2AF3" w:rsidRDefault="001743B0" w:rsidP="00DB5DBB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Website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" name="Straight Connector 7"/>
                        <wps:cNvCnPr/>
                        <wps:spPr>
                          <a:xfrm>
                            <a:off x="339306" y="1253705"/>
                            <a:ext cx="114935" cy="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" name="Straight Connector 8"/>
                        <wps:cNvCnPr/>
                        <wps:spPr>
                          <a:xfrm flipV="1">
                            <a:off x="339306" y="1598762"/>
                            <a:ext cx="114300" cy="254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" name="Rectangle 9"/>
                        <wps:cNvSpPr/>
                        <wps:spPr>
                          <a:xfrm>
                            <a:off x="454325" y="1483743"/>
                            <a:ext cx="800735" cy="23114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94EDCD2" w14:textId="6370E394" w:rsidR="001743B0" w:rsidRPr="00CF2AF3" w:rsidRDefault="001743B0" w:rsidP="001743B0">
                              <w:pPr>
                                <w:pStyle w:val="NoSpacing"/>
                                <w:jc w:val="center"/>
                              </w:pPr>
                              <w:r>
                                <w:t>E-commerc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0" name="Straight Connector 10"/>
                        <wps:cNvCnPr/>
                        <wps:spPr>
                          <a:xfrm flipV="1">
                            <a:off x="339306" y="1938068"/>
                            <a:ext cx="114300" cy="254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1" name="Rectangle 11"/>
                        <wps:cNvSpPr/>
                        <wps:spPr>
                          <a:xfrm>
                            <a:off x="454325" y="1823049"/>
                            <a:ext cx="800735" cy="23114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5A1AFD1" w14:textId="59DABCCB" w:rsidR="001743B0" w:rsidRPr="00CF2AF3" w:rsidRDefault="00EB0B04" w:rsidP="001743B0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User Profile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2" name="Straight Connector 12"/>
                        <wps:cNvCnPr/>
                        <wps:spPr>
                          <a:xfrm flipV="1">
                            <a:off x="345057" y="2403894"/>
                            <a:ext cx="114300" cy="254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3" name="Rectangle 13"/>
                        <wps:cNvSpPr/>
                        <wps:spPr>
                          <a:xfrm>
                            <a:off x="460076" y="2173856"/>
                            <a:ext cx="800735" cy="56959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4AB6A6BC" w14:textId="1E81F6F5" w:rsidR="00EB0B04" w:rsidRPr="00CF2AF3" w:rsidRDefault="00EB0B04" w:rsidP="00EB0B04">
                              <w:pPr>
                                <w:pStyle w:val="NoSpacing"/>
                                <w:jc w:val="center"/>
                              </w:pPr>
                              <w:r>
                                <w:t>O</w:t>
                              </w:r>
                              <w:r w:rsidR="00995D01">
                                <w:t>rder Placement Form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4" name="Straight Connector 14"/>
                        <wps:cNvCnPr/>
                        <wps:spPr>
                          <a:xfrm flipV="1">
                            <a:off x="339306" y="2973237"/>
                            <a:ext cx="114300" cy="254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5" name="Rectangle 15"/>
                        <wps:cNvSpPr/>
                        <wps:spPr>
                          <a:xfrm>
                            <a:off x="460076" y="2858218"/>
                            <a:ext cx="800735" cy="57086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90D3002" w14:textId="3FC1DDB4" w:rsidR="00995D01" w:rsidRPr="00CF2AF3" w:rsidRDefault="00995D01" w:rsidP="00995D01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Post a Special Request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6" name="Rectangle 16"/>
                        <wps:cNvSpPr/>
                        <wps:spPr>
                          <a:xfrm>
                            <a:off x="1483744" y="569343"/>
                            <a:ext cx="1029335" cy="45974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37E7B1B" w14:textId="2085718E" w:rsidR="00995D01" w:rsidRPr="00CF2AF3" w:rsidRDefault="00E54483" w:rsidP="00995D01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Online Customer Database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8" name="Rectangle 18"/>
                        <wps:cNvSpPr/>
                        <wps:spPr>
                          <a:xfrm>
                            <a:off x="1938068" y="1138686"/>
                            <a:ext cx="918210" cy="46164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72BCCDE0" w14:textId="45D34061" w:rsidR="00E54483" w:rsidRPr="00CF2AF3" w:rsidRDefault="00E54483" w:rsidP="00E54483">
                              <w:pPr>
                                <w:pStyle w:val="NoSpacing"/>
                                <w:jc w:val="center"/>
                              </w:pPr>
                              <w:r>
                                <w:t>Integrate Databas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19" name="Straight Connector 19"/>
                        <wps:cNvCnPr/>
                        <wps:spPr>
                          <a:xfrm flipV="1">
                            <a:off x="1823049" y="1259456"/>
                            <a:ext cx="119009" cy="1773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0" name="Straight Connector 20"/>
                        <wps:cNvCnPr/>
                        <wps:spPr>
                          <a:xfrm>
                            <a:off x="1828800" y="1943818"/>
                            <a:ext cx="113258" cy="467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1" name="Rectangle 21"/>
                        <wps:cNvSpPr/>
                        <wps:spPr>
                          <a:xfrm>
                            <a:off x="1938068" y="1713781"/>
                            <a:ext cx="918210" cy="46164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5ABEECE" w14:textId="1AEC19EB" w:rsidR="00E54483" w:rsidRPr="00CF2AF3" w:rsidRDefault="00B75EF8" w:rsidP="00E54483">
                              <w:pPr>
                                <w:pStyle w:val="NoSpacing"/>
                                <w:jc w:val="center"/>
                              </w:pPr>
                              <w:r>
                                <w:t>Digitize customer data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6" name="Rectangle 26"/>
                        <wps:cNvSpPr/>
                        <wps:spPr>
                          <a:xfrm>
                            <a:off x="3542581" y="1144437"/>
                            <a:ext cx="1028065" cy="45593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6CE0E51C" w14:textId="4D7C56E0" w:rsidR="00E66DF7" w:rsidRPr="00CF2AF3" w:rsidRDefault="00F449D2" w:rsidP="00E66DF7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Maintain Baby Sitter Profile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27" name="Straight Connector 27"/>
                        <wps:cNvCnPr/>
                        <wps:spPr>
                          <a:xfrm flipV="1">
                            <a:off x="3427563" y="1259456"/>
                            <a:ext cx="119009" cy="1773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8" name="Straight Connector 28"/>
                        <wps:cNvCnPr/>
                        <wps:spPr>
                          <a:xfrm flipV="1">
                            <a:off x="3433314" y="1943818"/>
                            <a:ext cx="119009" cy="1773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9" name="Rectangle 29"/>
                        <wps:cNvSpPr/>
                        <wps:spPr>
                          <a:xfrm>
                            <a:off x="3542581" y="1713781"/>
                            <a:ext cx="1028065" cy="57213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62C9314" w14:textId="5CC79131" w:rsidR="00F449D2" w:rsidRPr="00CF2AF3" w:rsidRDefault="00F449D2" w:rsidP="00F449D2">
                              <w:pPr>
                                <w:pStyle w:val="NoSpacing"/>
                                <w:jc w:val="center"/>
                              </w:pPr>
                              <w:r>
                                <w:t>Provide Past Consumer rating and Skill Leve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2" name="Straight Connector 32"/>
                        <wps:cNvCnPr/>
                        <wps:spPr>
                          <a:xfrm>
                            <a:off x="5480649" y="460075"/>
                            <a:ext cx="4709" cy="2054908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3" name="Rectangle 33"/>
                        <wps:cNvSpPr/>
                        <wps:spPr>
                          <a:xfrm>
                            <a:off x="4911306" y="569343"/>
                            <a:ext cx="1029335" cy="45974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68B979D" w14:textId="6E339ABE" w:rsidR="00DC6B17" w:rsidRPr="00CF2AF3" w:rsidRDefault="00FE2873" w:rsidP="00DC6B17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Upgrade IT infrastructure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5" name="Rectangle 35"/>
                        <wps:cNvSpPr/>
                        <wps:spPr>
                          <a:xfrm>
                            <a:off x="3542581" y="2403894"/>
                            <a:ext cx="1028065" cy="57213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2D1C71E6" w14:textId="51559245" w:rsidR="0085697E" w:rsidRPr="00CF2AF3" w:rsidRDefault="0085697E" w:rsidP="0085697E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Online Registration for Babysitters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6" name="Straight Connector 36"/>
                        <wps:cNvCnPr/>
                        <wps:spPr>
                          <a:xfrm flipV="1">
                            <a:off x="3421812" y="2737449"/>
                            <a:ext cx="119009" cy="1773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7" name="Rectangle 37"/>
                        <wps:cNvSpPr/>
                        <wps:spPr>
                          <a:xfrm>
                            <a:off x="3542581" y="3088256"/>
                            <a:ext cx="1028065" cy="572135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5C66C26" w14:textId="35567227" w:rsidR="0085697E" w:rsidRPr="00CF2AF3" w:rsidRDefault="0085697E" w:rsidP="0085697E">
                              <w:pPr>
                                <w:pStyle w:val="NoSpacing"/>
                                <w:jc w:val="center"/>
                              </w:pPr>
                              <w:r>
                                <w:t>Online activity updates for reporting Mothers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8" name="Straight Connector 38"/>
                        <wps:cNvCnPr/>
                        <wps:spPr>
                          <a:xfrm flipV="1">
                            <a:off x="3427563" y="3427562"/>
                            <a:ext cx="118745" cy="127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39" name="Rectangle 39"/>
                        <wps:cNvSpPr/>
                        <wps:spPr>
                          <a:xfrm>
                            <a:off x="5601419" y="1144437"/>
                            <a:ext cx="1028065" cy="45593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A752577" w14:textId="2287C0F5" w:rsidR="00FE2873" w:rsidRPr="00CF2AF3" w:rsidRDefault="00677292" w:rsidP="00FE2873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Analyze existing system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0" name="Straight Connector 40"/>
                        <wps:cNvCnPr/>
                        <wps:spPr>
                          <a:xfrm flipV="1">
                            <a:off x="5486400" y="1259456"/>
                            <a:ext cx="119009" cy="1773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1" name="Straight Connector 41"/>
                        <wps:cNvCnPr/>
                        <wps:spPr>
                          <a:xfrm flipV="1">
                            <a:off x="5486400" y="1943818"/>
                            <a:ext cx="119009" cy="1773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2" name="Rectangle 42"/>
                        <wps:cNvSpPr/>
                        <wps:spPr>
                          <a:xfrm>
                            <a:off x="5601419" y="1713781"/>
                            <a:ext cx="1028065" cy="45593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0C8789FA" w14:textId="7F8646BE" w:rsidR="00677292" w:rsidRPr="00CF2AF3" w:rsidRDefault="00677292" w:rsidP="00677292">
                              <w:pPr>
                                <w:pStyle w:val="NoSpacing"/>
                                <w:jc w:val="center"/>
                              </w:pPr>
                              <w:r>
                                <w:t>Procure New hardware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3" name="Straight Connector 43"/>
                        <wps:cNvCnPr/>
                        <wps:spPr>
                          <a:xfrm flipV="1">
                            <a:off x="5486400" y="2513162"/>
                            <a:ext cx="118745" cy="1270"/>
                          </a:xfrm>
                          <a:prstGeom prst="line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4" name="Rectangle 44"/>
                        <wps:cNvSpPr/>
                        <wps:spPr>
                          <a:xfrm>
                            <a:off x="5601419" y="2288875"/>
                            <a:ext cx="1028065" cy="455930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6"/>
                          </a:lnRef>
                          <a:fillRef idx="1">
                            <a:schemeClr val="lt1"/>
                          </a:fillRef>
                          <a:effectRef idx="0">
                            <a:schemeClr val="accent6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52C59D75" w14:textId="14F5C569" w:rsidR="00677292" w:rsidRPr="00CF2AF3" w:rsidRDefault="000A24A0" w:rsidP="00677292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Install New Hardware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5E240184" id="Group 45" o:spid="_x0000_s1026" style="position:absolute;left:0;text-align:left;margin-left:-31.75pt;margin-top:14.05pt;width:522pt;height:288.2pt;z-index:251729920" coordsize="6629484,3660391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">
                <v:line id="Straight Connector 23" o:spid="_x0000_s1027" style="position:absolute;visibility:visible;mso-wrap-style:square" from="3427563,460075" to="3427958,342938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LrFPj8QAAADbAAAADwAAAGRycy9kb3ducmV2LnhtbESPQWsCMRSE7wX/Q3iCt5pVsbhbo4hQ&#10;kHoo3Vro8bF53SxuXrKbVLf/vhGEHoeZ+YZZbwfbigv1oXGsYDbNQBBXTjdcKzh9vDyuQISIrLF1&#10;TAp+KcB2M3pYY6Hdld/pUsZaJAiHAhWYGH0hZagMWQxT54mT9+16izHJvpa6x2uC21bOs+xJWmw4&#10;LRj0tDdUncsfq6B7rcrjsp59+oPfm7cO8+4rz5WajIfdM4hIQ/wP39sHrWC+gNuX9APk5g8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usU+PxAAAANsAAAAPAAAAAAAAAAAA&#10;AAAAAKECAABkcnMvZG93bnJldi54bWxQSwUGAAAAAAQABAD5AAAAkgMAAAAA&#10;" strokecolor="black [3213]" strokeweight=".5pt">
                  <v:stroke joinstyle="miter"/>
                </v:line>
                <v:line id="Straight Connector 17" o:spid="_x0000_s1028" style="position:absolute;visibility:visible;mso-wrap-style:square" from="1823049,460075" to="1827758,194348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n+aDMcIAAADbAAAADwAAAGRycy9kb3ducmV2LnhtbERP32vCMBB+H+x/CDfY20wV5mw1iggD&#10;mQ9jdQMfj+Zsis0lbTLt/vtFEHy7j+/nLVaDbcWZ+tA4VjAeZSCIK6cbrhV8799fZiBCRNbYOiYF&#10;fxRgtXx8WGCh3YW/6FzGWqQQDgUqMDH6QspQGbIYRs4TJ+7oeosxwb6WusdLCretnGTZVFpsODUY&#10;9LQxVJ3KX6ug+6jK3Ws9/vFbvzGfHebdIc+Ven4a1nMQkYZ4F9/cW53mv8H1l3SAXP4D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n+aDMcIAAADbAAAADwAAAAAAAAAAAAAA&#10;AAChAgAAZHJzL2Rvd25yZXYueG1sUEsFBgAAAAAEAAQA+QAAAJADAAAAAA==&#10;" strokecolor="black [3213]" strokeweight=".5pt">
                  <v:stroke joinstyle="miter"/>
                </v:line>
                <v:line id="Straight Connector 5" o:spid="_x0000_s1029" style="position:absolute;flip:x;visibility:visible;mso-wrap-style:square" from="345057,454324" to="345057,2971464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F3dNcIAAADaAAAADwAAAGRycy9kb3ducmV2LnhtbESPT2sCMRTE7wW/Q3iCt5q1oJStWSkL&#10;Wg9eakV6fGze/rHJy5JEXf30jVDocZiZ3zDL1WCNuJAPnWMFs2kGgrhyuuNGweFr/fwKIkRkjcYx&#10;KbhRgFUxelpirt2VP+myj41IEA45Kmhj7HMpQ9WSxTB1PXHyauctxiR9I7XHa4JbI1+ybCEtdpwW&#10;WuypbKn62Z+tgtIcv4ePjed4PN3r847W5ckYpSbj4f0NRKQh/of/2lutYA6PK+kGyOIX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zF3dNcIAAADaAAAADwAAAAAAAAAAAAAA&#10;AAChAgAAZHJzL2Rvd25yZXYueG1sUEsFBgAAAAAEAAQA+QAAAJADAAAAAA==&#10;" strokecolor="black [3213]" strokeweight=".5pt">
                  <v:stroke joinstyle="miter"/>
                </v:line>
                <v:rect id="Rectangle 1" o:spid="_x0000_s1030" style="position:absolute;left:2628181;width:1600200;height:2286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" fillcolor="white [3201]" strokecolor="black [3213]" strokeweight="1pt">
                  <v:textbox>
                    <w:txbxContent>
                      <w:p w14:paraId="704C24FA" w14:textId="5B9ADD50" w:rsidR="008134DE" w:rsidRPr="00CF2AF3" w:rsidRDefault="008134DE" w:rsidP="008134DE">
                        <w:pPr>
                          <w:pStyle w:val="NoSpacing"/>
                          <w:jc w:val="center"/>
                          <w:rPr>
                            <w:color w:val="000000" w:themeColor="text1"/>
                          </w:rPr>
                        </w:pPr>
                        <w:r w:rsidRPr="00CF2AF3">
                          <w:rPr>
                            <w:color w:val="000000" w:themeColor="text1"/>
                          </w:rPr>
                          <w:t>BabyCare.com</w:t>
                        </w:r>
                      </w:p>
                    </w:txbxContent>
                  </v:textbox>
                </v:rect>
                <v:line id="Straight Connector 2" o:spid="_x0000_s1031" style="position:absolute;visibility:visible;mso-wrap-style:square" from="3427563,230037" to="3427563,458637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i8WhgMMAAADaAAAADwAAAGRycy9kb3ducmV2LnhtbESPQWsCMRSE7wX/Q3iCt5pVsHS3RhFB&#10;kPYgrgo9Pjavm6Wbl+wm1e2/NwWhx2FmvmGW68G24kp9aBwrmE0zEMSV0w3XCs6n3fMriBCRNbaO&#10;ScEvBVivRk9LLLS78ZGuZaxFgnAoUIGJ0RdShsqQxTB1njh5X663GJPsa6l7vCW4beU8y16kxYbT&#10;gkFPW0PVd/ljFXTvVfmxqGcXv/dbc+gw7z7zXKnJeNi8gYg0xP/wo73XCubwdyXdALm6A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IvFoYDDAAAA2gAAAA8AAAAAAAAAAAAA&#10;AAAAoQIAAGRycy9kb3ducmV2LnhtbFBLBQYAAAAABAAEAPkAAACRAwAAAAA=&#10;" strokecolor="black [3213]" strokeweight=".5pt">
                  <v:stroke joinstyle="miter"/>
                </v:line>
                <v:rect id="Rectangle 3" o:spid="_x0000_s1032" style="position:absolute;top:569343;width:800735;height:4597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gbHAswQAA&#10;ANoAAAAPAAAAZHJzL2Rvd25yZXYueG1sRI/RagIxFETfC/5DuIJvNWsLIqtRRCpIHyqufsBlc90s&#10;bm5iEnX9e1Mo9HGYmTPMYtXbTtwpxNaxgsm4AEFcO91yo+B03L7PQMSErLFzTAqeFGG1HLwtsNTu&#10;wQe6V6kRGcKxRAUmJV9KGWtDFuPYeeLsnV2wmLIMjdQBHxluO/lRFFNpseW8YNDTxlB9qW5WgQ9r&#10;vzdf5rjtf8Luu7lVrbk+lRoN+/UcRKI+/Yf/2jut4BN+r+QbIJcv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oGxwLMEAAADaAAAADwAAAAAAAAAAAAAAAACXAgAAZHJzL2Rvd25y&#10;ZXYueG1sUEsFBgAAAAAEAAQA9QAAAIUDAAAAAA==&#10;" fillcolor="white [3201]" strokecolor="black [3213]" strokeweight="1pt">
                  <v:textbox>
                    <w:txbxContent>
                      <w:p w14:paraId="3312FD4B" w14:textId="6CDB49B4" w:rsidR="00CF2AF3" w:rsidRPr="00CF2AF3" w:rsidRDefault="00CF2AF3" w:rsidP="009D7184">
                        <w:pPr>
                          <w:pStyle w:val="NoSpacing"/>
                          <w:jc w:val="center"/>
                        </w:pPr>
                        <w:r>
                          <w:t xml:space="preserve">Online </w:t>
                        </w:r>
                        <w:r w:rsidRPr="009D7184">
                          <w:t>Order</w:t>
                        </w:r>
                        <w:r>
                          <w:t xml:space="preserve"> Portal</w:t>
                        </w:r>
                      </w:p>
                    </w:txbxContent>
                  </v:textbox>
                </v:rect>
                <v:line id="Straight Connector 4" o:spid="_x0000_s1033" style="position:absolute;flip:x y;visibility:visible;mso-wrap-style:square" from="339306,454324" to="5485358,45504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/Qd5t8MAAADaAAAADwAAAGRycy9kb3ducmV2LnhtbESPwWrDMBBE74X8g9hAb43sEIpxLIdS&#10;KKTBlzq55LZYG9vEWqmWGrt/HwUKPQ4z84YpdrMZxI1G31tWkK4SEMSN1T23Ck7Hj5cMhA/IGgfL&#10;pOCXPOzKxVOBubYTf9GtDq2IEPY5KuhCcLmUvunIoF9ZRxy9ix0NhijHVuoRpwg3g1wnyas02HNc&#10;6NDRe0fNtf4xCqQ7uCqr6vPx06Tfh3m9n6Z0o9Tzcn7bggg0h//wX3uvFWzgcSXeAFneAQ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P0HebfDAAAA2gAAAA8AAAAAAAAAAAAA&#10;AAAAoQIAAGRycy9kb3ducmV2LnhtbFBLBQYAAAAABAAEAPkAAACRAwAAAAA=&#10;" strokecolor="black [3213]" strokeweight=".5pt">
                  <v:stroke joinstyle="miter"/>
                </v:line>
                <v:rect id="Rectangle 6" o:spid="_x0000_s1034" style="position:absolute;left:454325;top:1144437;width:800735;height:22479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wG9O0wAAA&#10;ANoAAAAPAAAAZHJzL2Rvd25yZXYueG1sRI/BigIxEETvwv5D6AVvmtk9iMwaRRYF8aA4+gHNpHcy&#10;7KQTk6jj3xtB8FhU1StqtuhtJ64UYutYwde4AEFcO91yo+B0XI+mIGJC1tg5JgV3irCYfwxmWGp3&#10;4wNdq9SIDOFYogKTki+ljLUhi3HsPHH2/lywmLIMjdQBbxluO/ldFBNpseW8YNDTr6H6v7pYBT4s&#10;/d6szHHd78Jm21yq1pzvSg0/++UPiER9eodf7Y1WMIHnlXwD5PwB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CwG9O0wAAAANoAAAAPAAAAAAAAAAAAAAAAAJcCAABkcnMvZG93bnJl&#10;di54bWxQSwUGAAAAAAQABAD1AAAAhAMAAAAA&#10;" fillcolor="white [3201]" strokecolor="black [3213]" strokeweight="1pt">
                  <v:textbox>
                    <w:txbxContent>
                      <w:p w14:paraId="633E4C57" w14:textId="71C11BD3" w:rsidR="00DB5DBB" w:rsidRPr="00CF2AF3" w:rsidRDefault="001743B0" w:rsidP="00DB5DBB">
                        <w:pPr>
                          <w:pStyle w:val="NoSpacing"/>
                          <w:jc w:val="center"/>
                        </w:pPr>
                        <w:r>
                          <w:t xml:space="preserve">Website </w:t>
                        </w:r>
                      </w:p>
                    </w:txbxContent>
                  </v:textbox>
                </v:rect>
                <v:line id="Straight Connector 7" o:spid="_x0000_s1035" style="position:absolute;visibility:visible;mso-wrap-style:square" from="339306,1253705" to="454241,125370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m7ICGMQAAADaAAAADwAAAGRycy9kb3ducmV2LnhtbESPQWsCMRSE74X+h/AKvdWsQq27GkWE&#10;gtRD6dqCx8fmuVncvGQ3qW7/fSMIHoeZ+YZZrAbbijP1oXGsYDzKQBBXTjdcK/jev7/MQISIrLF1&#10;TAr+KMBq+fiwwEK7C3/RuYy1SBAOBSowMfpCylAZshhGzhMn7+h6izHJvpa6x0uC21ZOsmwqLTac&#10;Fgx62hiqTuWvVdB9VOXutR7/+K3fmM8O8+6Q50o9Pw3rOYhIQ7yHb+2tVvAG1yvpBsjlP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CbsgIYxAAAANoAAAAPAAAAAAAAAAAA&#10;AAAAAKECAABkcnMvZG93bnJldi54bWxQSwUGAAAAAAQABAD5AAAAkgMAAAAA&#10;" strokecolor="black [3213]" strokeweight=".5pt">
                  <v:stroke joinstyle="miter"/>
                </v:line>
                <v:line id="Straight Connector 8" o:spid="_x0000_s1036" style="position:absolute;flip:y;visibility:visible;mso-wrap-style:square" from="339306,1598762" to="453606,1601302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" strokecolor="black [3213]" strokeweight=".5pt">
                  <v:stroke joinstyle="miter"/>
                </v:line>
                <v:rect id="Rectangle 9" o:spid="_x0000_s1037" style="position:absolute;left:454325;top:1483743;width:800735;height:2311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BhEfGwQAA&#10;ANoAAAAPAAAAZHJzL2Rvd25yZXYueG1sRI9BawIxFITvBf9DeIK3mrWHoqtRRCpIDxVXf8Bj89ws&#10;bl5iEnX996ZQ6HGYmW+Yxaq3nbhTiK1jBZNxAYK4drrlRsHpuH2fgogJWWPnmBQ8KcJqOXhbYKnd&#10;gw90r1IjMoRjiQpMSr6UMtaGLMax88TZO7tgMWUZGqkDPjLcdvKjKD6lxZbzgkFPG0P1pbpZBT6s&#10;/d58meO2/wm77+ZWteb6VGo07NdzEIn69B/+a++0ghn8Xsk3QC5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wYRHxsEAAADaAAAADwAAAAAAAAAAAAAAAACXAgAAZHJzL2Rvd25y&#10;ZXYueG1sUEsFBgAAAAAEAAQA9QAAAIUDAAAAAA==&#10;" fillcolor="white [3201]" strokecolor="black [3213]" strokeweight="1pt">
                  <v:textbox>
                    <w:txbxContent>
                      <w:p w14:paraId="094EDCD2" w14:textId="6370E394" w:rsidR="001743B0" w:rsidRPr="00CF2AF3" w:rsidRDefault="001743B0" w:rsidP="001743B0">
                        <w:pPr>
                          <w:pStyle w:val="NoSpacing"/>
                          <w:jc w:val="center"/>
                        </w:pPr>
                        <w:r>
                          <w:t>E-commerce</w:t>
                        </w:r>
                      </w:p>
                    </w:txbxContent>
                  </v:textbox>
                </v:rect>
                <v:line id="Straight Connector 10" o:spid="_x0000_s1038" style="position:absolute;flip:y;visibility:visible;mso-wrap-style:square" from="339306,1938068" to="453606,1940608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46Fl0MMAAADbAAAADwAAAGRycy9kb3ducmV2LnhtbESPQW/CMAyF70j8h8hIu0HKDhPqCAhV&#10;AnbYZWxCHK3GtGWJUyUBuv16fJi0m633/N7n5XrwTt0opi6wgfmsAEVcB9txY+DrcztdgEoZ2aIL&#10;TAZ+KMF6NR4tsbThzh90O+RGSQinEg20Ofel1qluyWOahZ5YtHOIHrOssdE24l3CvdPPRfGiPXYs&#10;DS32VLVUfx+u3kDljqdhv4ucj5ff8/WdttXFOWOeJsPmFVSmIf+b/67frOALvfwiA+jVA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OOhZdDDAAAA2wAAAA8AAAAAAAAAAAAA&#10;AAAAoQIAAGRycy9kb3ducmV2LnhtbFBLBQYAAAAABAAEAPkAAACRAwAAAAA=&#10;" strokecolor="black [3213]" strokeweight=".5pt">
                  <v:stroke joinstyle="miter"/>
                </v:line>
                <v:rect id="Rectangle 11" o:spid="_x0000_s1039" style="position:absolute;left:454325;top:1823049;width:800735;height:2311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TsjivvwAA&#10;ANsAAAAPAAAAZHJzL2Rvd25yZXYueG1sRE/NisIwEL4LvkMYwZum7kGkaxRZVpA9KFYfYGhmm7LN&#10;JJtErW9vBMHbfHy/s1z3thNXCrF1rGA2LUAQ10633Cg4n7aTBYiYkDV2jknBnSKsV8PBEkvtbnyk&#10;a5UakUM4lqjApORLKWNtyGKcOk+cuV8XLKYMQyN1wFsOt538KIq5tNhybjDo6ctQ/VddrAIfNv5g&#10;vs1p2+/D7qe5VK35vys1HvWbTxCJ+vQWv9w7nefP4PlLPkCuHg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BOyOK+/AAAA2wAAAA8AAAAAAAAAAAAAAAAAlwIAAGRycy9kb3ducmV2&#10;LnhtbFBLBQYAAAAABAAEAPUAAACDAwAAAAA=&#10;" fillcolor="white [3201]" strokecolor="black [3213]" strokeweight="1pt">
                  <v:textbox>
                    <w:txbxContent>
                      <w:p w14:paraId="15A1AFD1" w14:textId="59DABCCB" w:rsidR="001743B0" w:rsidRPr="00CF2AF3" w:rsidRDefault="00EB0B04" w:rsidP="001743B0">
                        <w:pPr>
                          <w:pStyle w:val="NoSpacing"/>
                          <w:jc w:val="center"/>
                        </w:pPr>
                        <w:r>
                          <w:t xml:space="preserve">User Profile </w:t>
                        </w:r>
                      </w:p>
                    </w:txbxContent>
                  </v:textbox>
                </v:rect>
                <v:line id="Straight Connector 12" o:spid="_x0000_s1040" style="position:absolute;flip:y;visibility:visible;mso-wrap-style:square" from="345057,2403894" to="459357,2406434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fD9ePMAAAADbAAAADwAAAGRycy9kb3ducmV2LnhtbERPS4vCMBC+C/sfwix401QPItUoUnB3&#10;D3vxgXgcmrGtJpOSRO3urzeC4G0+vufMl5014kY+NI4VjIYZCOLS6YYrBfvdejAFESKyRuOYFPxR&#10;gOXiozfHXLs7b+i2jZVIIRxyVFDH2OZShrImi2HoWuLEnZy3GBP0ldQe7yncGjnOsom02HBqqLGl&#10;oqbysr1aBYU5HLvvL8/xcP4/XX9pXZyNUar/2a1mICJ18S1+uX90mj+G5y/pALl4AA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Hw/XjzAAAAA2wAAAA8AAAAAAAAAAAAAAAAA&#10;oQIAAGRycy9kb3ducmV2LnhtbFBLBQYAAAAABAAEAPkAAACOAwAAAAA=&#10;" strokecolor="black [3213]" strokeweight=".5pt">
                  <v:stroke joinstyle="miter"/>
                </v:line>
                <v:rect id="Rectangle 13" o:spid="_x0000_s1041" style="position:absolute;left:460076;top:2173856;width:800735;height:56959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MLANDvwAA&#10;ANsAAAAPAAAAZHJzL2Rvd25yZXYueG1sRE/NagIxEL4XfIcwgreatQWR1SgiFaSHiqsPMGzGzeJm&#10;EpOo69ubQqG3+fh+Z7HqbSfuFGLrWMFkXIAgrp1uuVFwOm7fZyBiQtbYOSYFT4qwWg7eFlhq9+AD&#10;3avUiBzCsUQFJiVfShlrQxbj2HnizJ1dsJgyDI3UAR853Hbyoyim0mLLucGgp42h+lLdrAIf1n5v&#10;vsxx2/+E3Xdzq1pzfSo1GvbrOYhEffoX/7l3Os//hN9f8gFy+QI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IwsA0O/AAAA2wAAAA8AAAAAAAAAAAAAAAAAlwIAAGRycy9kb3ducmV2&#10;LnhtbFBLBQYAAAAABAAEAPUAAACDAwAAAAA=&#10;" fillcolor="white [3201]" strokecolor="black [3213]" strokeweight="1pt">
                  <v:textbox>
                    <w:txbxContent>
                      <w:p w14:paraId="4AB6A6BC" w14:textId="1E81F6F5" w:rsidR="00EB0B04" w:rsidRPr="00CF2AF3" w:rsidRDefault="00EB0B04" w:rsidP="00EB0B04">
                        <w:pPr>
                          <w:pStyle w:val="NoSpacing"/>
                          <w:jc w:val="center"/>
                        </w:pPr>
                        <w:r>
                          <w:t>O</w:t>
                        </w:r>
                        <w:r w:rsidR="00995D01">
                          <w:t>rder Placement Form</w:t>
                        </w:r>
                      </w:p>
                    </w:txbxContent>
                  </v:textbox>
                </v:rect>
                <v:line id="Straight Connector 14" o:spid="_x0000_s1042" style="position:absolute;flip:y;visibility:visible;mso-wrap-style:square" from="339306,2973237" to="453606,2975777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nJpj08EAAADbAAAADwAAAGRycy9kb3ducmV2LnhtbERPS2sCMRC+F/wPYQRvNWsRKVuzUha0&#10;HrzUivQ4bGYfNpksSdTVX98Ihd7m43vOcjVYIy7kQ+dYwWyagSCunO64UXD4Wj+/gggRWaNxTApu&#10;FGBVjJ6WmGt35U+67GMjUgiHHBW0Mfa5lKFqyWKYup44cbXzFmOCvpHa4zWFWyNfsmwhLXacGlrs&#10;qWyp+tmfrYLSHL+Hj43neDzd6/OO1uXJGKUm4+H9DUSkIf6L/9xbnebP4fFLOkAWvwA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CcmmPTwQAAANsAAAAPAAAAAAAAAAAAAAAA&#10;AKECAABkcnMvZG93bnJldi54bWxQSwUGAAAAAAQABAD5AAAAjwMAAAAA&#10;" strokecolor="black [3213]" strokeweight=".5pt">
                  <v:stroke joinstyle="miter"/>
                </v:line>
                <v:rect id="Rectangle 15" o:spid="_x0000_s1043" style="position:absolute;left:460076;top:2858218;width:800735;height:57086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siT6svwAA&#10;ANsAAAAPAAAAZHJzL2Rvd25yZXYueG1sRE/NagIxEL4XfIcwgreatVCR1SgiFaSHiqsPMGzGzeJm&#10;EpOo69ubQqG3+fh+Z7HqbSfuFGLrWMFkXIAgrp1uuVFwOm7fZyBiQtbYOSYFT4qwWg7eFlhq9+AD&#10;3avUiBzCsUQFJiVfShlrQxbj2HnizJ1dsJgyDI3UAR853Hbyoyim0mLLucGgp42h+lLdrAIf1n5v&#10;vsxx2/+E3Xdzq1pzfSo1GvbrOYhEffoX/7l3Os//hN9f8gFy+QI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GyJPqy/AAAA2wAAAA8AAAAAAAAAAAAAAAAAlwIAAGRycy9kb3ducmV2&#10;LnhtbFBLBQYAAAAABAAEAPUAAACDAwAAAAA=&#10;" fillcolor="white [3201]" strokecolor="black [3213]" strokeweight="1pt">
                  <v:textbox>
                    <w:txbxContent>
                      <w:p w14:paraId="090D3002" w14:textId="3FC1DDB4" w:rsidR="00995D01" w:rsidRPr="00CF2AF3" w:rsidRDefault="00995D01" w:rsidP="00995D01">
                        <w:pPr>
                          <w:pStyle w:val="NoSpacing"/>
                          <w:jc w:val="center"/>
                        </w:pPr>
                        <w:r>
                          <w:t xml:space="preserve">Post a Special Request </w:t>
                        </w:r>
                      </w:p>
                    </w:txbxContent>
                  </v:textbox>
                </v:rect>
                <v:rect id="Rectangle 16" o:spid="_x0000_s1044" style="position:absolute;left:1483744;top:569343;width:1029335;height:4597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W6DbvwAA&#10;ANsAAAAPAAAAZHJzL2Rvd25yZXYueG1sRE/NisIwEL4v+A5hBG9rqgdZqlFEFGQPK1t9gKEZm2Iz&#10;iUnU+vZGWNjbfHy/s1j1thN3CrF1rGAyLkAQ10633Cg4HXefXyBiQtbYOSYFT4qwWg4+Flhq9+Bf&#10;ulepETmEY4kKTEq+lDLWhizGsfPEmTu7YDFlGBqpAz5yuO3ktChm0mLLucGgp42h+lLdrAIf1v5g&#10;tua463/C/ru5Va25PpUaDfv1HESiPv2L/9x7nefP4P1LPkAuXwA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JxboNu/AAAA2wAAAA8AAAAAAAAAAAAAAAAAlwIAAGRycy9kb3ducmV2&#10;LnhtbFBLBQYAAAAABAAEAPUAAACDAwAAAAA=&#10;" fillcolor="white [3201]" strokecolor="black [3213]" strokeweight="1pt">
                  <v:textbox>
                    <w:txbxContent>
                      <w:p w14:paraId="337E7B1B" w14:textId="2085718E" w:rsidR="00995D01" w:rsidRPr="00CF2AF3" w:rsidRDefault="00E54483" w:rsidP="00995D01">
                        <w:pPr>
                          <w:pStyle w:val="NoSpacing"/>
                          <w:jc w:val="center"/>
                        </w:pPr>
                        <w:r>
                          <w:t xml:space="preserve">Online Customer Database </w:t>
                        </w:r>
                      </w:p>
                    </w:txbxContent>
                  </v:textbox>
                </v:rect>
                <v:rect id="Rectangle 18" o:spid="_x0000_s1045" style="position:absolute;left:1938068;top:1138686;width:918210;height:46164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CiJEywgAA&#10;ANsAAAAPAAAAZHJzL2Rvd25yZXYueG1sRI9BawIxEIXvgv8hjNCbZvVQytYoUipIDy1d/QHDZrpZ&#10;upmkSdT133cOgrcZ3pv3vllvRz+oC6XcBzawXFSgiNtge+4MnI77+QuoXJAtDoHJwI0ybDfTyRpr&#10;G678TZemdEpCONdowJUSa61z68hjXoRILNpPSB6LrKnTNuFVwv2gV1X1rD32LA0OI705an+bszcQ&#10;0y5+uXd33I+f6fDRnZve/d2MeZqNu1dQhcbyMN+vD1bwBVZ+kQH05h8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IKIkTLCAAAA2wAAAA8AAAAAAAAAAAAAAAAAlwIAAGRycy9kb3du&#10;cmV2LnhtbFBLBQYAAAAABAAEAPUAAACGAwAAAAA=&#10;" fillcolor="white [3201]" strokecolor="black [3213]" strokeweight="1pt">
                  <v:textbox>
                    <w:txbxContent>
                      <w:p w14:paraId="72BCCDE0" w14:textId="45D34061" w:rsidR="00E54483" w:rsidRPr="00CF2AF3" w:rsidRDefault="00E54483" w:rsidP="00E54483">
                        <w:pPr>
                          <w:pStyle w:val="NoSpacing"/>
                          <w:jc w:val="center"/>
                        </w:pPr>
                        <w:r>
                          <w:t>Integrate Database</w:t>
                        </w:r>
                      </w:p>
                    </w:txbxContent>
                  </v:textbox>
                </v:rect>
                <v:line id="Straight Connector 19" o:spid="_x0000_s1046" style="position:absolute;flip:y;visibility:visible;mso-wrap-style:square" from="1823049,1259456" to="1942058,1261229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cpvMTcEAAADbAAAADwAAAGRycy9kb3ducmV2LnhtbERPS2sCMRC+F/wPYQRvNWsPYrdmpSxo&#10;PXipFelx2Mw+bDJZkqirv74RCr3Nx/ec5WqwRlzIh86xgtk0A0FcOd1xo+DwtX5egAgRWaNxTApu&#10;FGBVjJ6WmGt35U+67GMjUgiHHBW0Mfa5lKFqyWKYup44cbXzFmOCvpHa4zWFWyNfsmwuLXacGlrs&#10;qWyp+tmfrYLSHL+Hj43neDzd6/OO1uXJGKUm4+H9DUSkIf6L/9xbnea/wuOXdIAsfgE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Bym8xNwQAAANsAAAAPAAAAAAAAAAAAAAAA&#10;AKECAABkcnMvZG93bnJldi54bWxQSwUGAAAAAAQABAD5AAAAjwMAAAAA&#10;" strokecolor="black [3213]" strokeweight=".5pt">
                  <v:stroke joinstyle="miter"/>
                </v:line>
                <v:line id="Straight Connector 20" o:spid="_x0000_s1047" style="position:absolute;visibility:visible;mso-wrap-style:square" from="1828800,1943818" to="1942058,1944285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3mPR+MEAAADbAAAADwAAAGRycy9kb3ducmV2LnhtbERPz2vCMBS+D/wfwhN2m6nChq1GEUGQ&#10;7TDWTfD4aJ5NsXlJm6j1vzeHgceP7/dyPdhWXKkPjWMF00kGgrhyuuFawd/v7m0OIkRkja1jUnCn&#10;AOvV6GWJhXY3/qFrGWuRQjgUqMDE6AspQ2XIYpg4T5y4k+stxgT7WuoebynctnKWZR/SYsOpwaCn&#10;raHqXF6sgu6zKr/e6+nB7/3WfHeYd8c8V+p1PGwWICIN8Sn+d++1gllan76kHyBXDwA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DeY9H4wQAAANsAAAAPAAAAAAAAAAAAAAAA&#10;AKECAABkcnMvZG93bnJldi54bWxQSwUGAAAAAAQABAD5AAAAjwMAAAAA&#10;" strokecolor="black [3213]" strokeweight=".5pt">
                  <v:stroke joinstyle="miter"/>
                </v:line>
                <v:rect id="Rectangle 21" o:spid="_x0000_s1048" style="position:absolute;left:1938068;top:1713781;width:918210;height:46164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d3vISwQAA&#10;ANsAAAAPAAAAZHJzL2Rvd25yZXYueG1sRI/BigIxEETvC/5DaMHbmtHDsoxGEVEQDys7+gHNpJ0M&#10;TjoxiTr+vREW9lhU1StqvuxtJ+4UYutYwWRcgCCunW65UXA6bj+/QcSErLFzTAqeFGG5GHzMsdTu&#10;wb90r1IjMoRjiQpMSr6UMtaGLMax88TZO7tgMWUZGqkDPjLcdnJaFF/SYst5waCntaH6Ut2sAh9W&#10;/mA25rjtf8Ju39yq1lyfSo2G/WoGIlGf/sN/7Z1WMJ3A+0v+AXLxAg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3d7yEsEAAADbAAAADwAAAAAAAAAAAAAAAACXAgAAZHJzL2Rvd25y&#10;ZXYueG1sUEsFBgAAAAAEAAQA9QAAAIUDAAAAAA==&#10;" fillcolor="white [3201]" strokecolor="black [3213]" strokeweight="1pt">
                  <v:textbox>
                    <w:txbxContent>
                      <w:p w14:paraId="55ABEECE" w14:textId="1AEC19EB" w:rsidR="00E54483" w:rsidRPr="00CF2AF3" w:rsidRDefault="00B75EF8" w:rsidP="00E54483">
                        <w:pPr>
                          <w:pStyle w:val="NoSpacing"/>
                          <w:jc w:val="center"/>
                        </w:pPr>
                        <w:r>
                          <w:t>Digitize customer data</w:t>
                        </w:r>
                      </w:p>
                    </w:txbxContent>
                  </v:textbox>
                </v:rect>
                <v:rect id="Rectangle 26" o:spid="_x0000_s1049" style="position:absolute;left:3542581;top:1144437;width:1028065;height:45593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SN2pmwQAA&#10;ANsAAAAPAAAAZHJzL2Rvd25yZXYueG1sRI/BigIxEETvC/5DaGFva0YPsoxGEVEQD8qOfkAzaSeD&#10;k05Moo5/vxEW9lhU1StqvuxtJx4UYutYwXhUgCCunW65UXA+bb++QcSErLFzTApeFGG5GHzMsdTu&#10;yT/0qFIjMoRjiQpMSr6UMtaGLMaR88TZu7hgMWUZGqkDPjPcdnJSFFNpseW8YNDT2lB9re5WgQ8r&#10;fzQbc9r2h7DbN/eqNbeXUp/DfjUDkahP/+G/9k4rmEzh/SX/ALn4BQ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UjdqZsEAAADbAAAADwAAAAAAAAAAAAAAAACXAgAAZHJzL2Rvd25y&#10;ZXYueG1sUEsFBgAAAAAEAAQA9QAAAIUDAAAAAA==&#10;" fillcolor="white [3201]" strokecolor="black [3213]" strokeweight="1pt">
                  <v:textbox>
                    <w:txbxContent>
                      <w:p w14:paraId="6CE0E51C" w14:textId="4D7C56E0" w:rsidR="00E66DF7" w:rsidRPr="00CF2AF3" w:rsidRDefault="00F449D2" w:rsidP="00E66DF7">
                        <w:pPr>
                          <w:pStyle w:val="NoSpacing"/>
                          <w:jc w:val="center"/>
                        </w:pPr>
                        <w:r>
                          <w:t xml:space="preserve">Maintain Baby Sitter Profile </w:t>
                        </w:r>
                      </w:p>
                    </w:txbxContent>
                  </v:textbox>
                </v:rect>
                <v:line id="Straight Connector 27" o:spid="_x0000_s1050" style="position:absolute;flip:y;visibility:visible;mso-wrap-style:square" from="3427563,1259456" to="3546572,1261229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oiQ3GcMAAADbAAAADwAAAGRycy9kb3ducmV2LnhtbESPQWsCMRSE74X+h/AKvdWsHrSsRpEF&#10;Ww9etGXp8bF57q4mL0sSdeuvN4LgcZiZb5jZordGnMmH1rGC4SADQVw53XKt4Pdn9fEJIkRkjcYx&#10;KfinAIv568sMc+0uvKXzLtYiQTjkqKCJsculDFVDFsPAdcTJ2ztvMSbpa6k9XhLcGjnKsrG02HJa&#10;aLCjoqHquDtZBYUp//rvL8+xPFz3pw2tioMxSr2/9cspiEh9fIYf7bVWMJrA/Uv6AXJ+A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KIkNxnDAAAA2wAAAA8AAAAAAAAAAAAA&#10;AAAAoQIAAGRycy9kb3ducmV2LnhtbFBLBQYAAAAABAAEAPkAAACRAwAAAAA=&#10;" strokecolor="black [3213]" strokeweight=".5pt">
                  <v:stroke joinstyle="miter"/>
                </v:line>
                <v:line id="Straight Connector 28" o:spid="_x0000_s1051" style="position:absolute;flip:y;visibility:visible;mso-wrap-style:square" from="3433314,1943818" to="3552323,1945591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07uja8EAAADbAAAADwAAAGRycy9kb3ducmV2LnhtbERPz2vCMBS+D/Y/hCd4W1N7GKNrFCl0&#10;22GXqciOj+bZVpOXkkSt++uXg+Dx4/tdrSZrxIV8GBwrWGQ5COLW6YE7Bbtt8/IGIkRkjcYxKbhR&#10;gNXy+anCUrsr/9BlEzuRQjiUqKCPcSylDG1PFkPmRuLEHZy3GBP0ndQeryncGlnk+au0OHBq6HGk&#10;uqf2tDlbBbXZ/06fH57j/vh3OH9TUx+NUWo+m9bvICJN8SG+u7+0giKNTV/SD5DLfwA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DTu6NrwQAAANsAAAAPAAAAAAAAAAAAAAAA&#10;AKECAABkcnMvZG93bnJldi54bWxQSwUGAAAAAAQABAD5AAAAjwMAAAAA&#10;" strokecolor="black [3213]" strokeweight=".5pt">
                  <v:stroke joinstyle="miter"/>
                </v:line>
                <v:rect id="Rectangle 29" o:spid="_x0000_s1052" style="position:absolute;left:3542581;top:1713781;width:1028065;height:57213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jqP4UwwAA&#10;ANsAAAAPAAAAZHJzL2Rvd25yZXYueG1sRI/BasMwEETvgf6D2EJviZwcQutGNiEkEHJoqd0PWKyt&#10;ZWqtFElJnL+vCoUeh5l5w2zqyY7iSiEOjhUsFwUI4s7pgXsFn+1h/gwiJmSNo2NScKcIdfUw22Cp&#10;3Y0/6NqkXmQIxxIVmJR8KWXsDFmMC+eJs/flgsWUZeilDnjLcDvKVVGspcWB84JBTztD3XdzsQp8&#10;2Pp3szftYXoLx1N/aQZzviv19DhtX0EkmtJ/+K991ApWL/D7Jf8AWf0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jqP4UwwAAANsAAAAPAAAAAAAAAAAAAAAAAJcCAABkcnMvZG93&#10;bnJldi54bWxQSwUGAAAAAAQABAD1AAAAhwMAAAAA&#10;" fillcolor="white [3201]" strokecolor="black [3213]" strokeweight="1pt">
                  <v:textbox>
                    <w:txbxContent>
                      <w:p w14:paraId="562C9314" w14:textId="5CC79131" w:rsidR="00F449D2" w:rsidRPr="00CF2AF3" w:rsidRDefault="00F449D2" w:rsidP="00F449D2">
                        <w:pPr>
                          <w:pStyle w:val="NoSpacing"/>
                          <w:jc w:val="center"/>
                        </w:pPr>
                        <w:r>
                          <w:t>Provide Past Consumer rating and Skill Level</w:t>
                        </w:r>
                      </w:p>
                    </w:txbxContent>
                  </v:textbox>
                </v:rect>
                <v:line id="Straight Connector 32" o:spid="_x0000_s1053" style="position:absolute;visibility:visible;mso-wrap-style:square" from="5480649,460075" to="5485358,251498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xCR8ycQAAADbAAAADwAAAGRycy9kb3ducmV2LnhtbESPQWsCMRSE7wX/Q3iCt5pVsbhbo4hQ&#10;kHoo3Vro8bF53SxuXrKbVLf/vhGEHoeZ+YZZbwfbigv1oXGsYDbNQBBXTjdcKzh9vDyuQISIrLF1&#10;TAp+KcB2M3pYY6Hdld/pUsZaJAiHAhWYGH0hZagMWQxT54mT9+16izHJvpa6x2uC21bOs+xJWmw4&#10;LRj0tDdUncsfq6B7rcrjsp59+oPfm7cO8+4rz5WajIfdM4hIQ/wP39sHrWAxh9uX9APk5g8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DEJHzJxAAAANsAAAAPAAAAAAAAAAAA&#10;AAAAAKECAABkcnMvZG93bnJldi54bWxQSwUGAAAAAAQABAD5AAAAkgMAAAAA&#10;" strokecolor="black [3213]" strokeweight=".5pt">
                  <v:stroke joinstyle="miter"/>
                </v:line>
                <v:rect id="Rectangle 33" o:spid="_x0000_s1054" style="position:absolute;left:4911306;top:569343;width:1029335;height:4597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HmV8jwgAA&#10;ANsAAAAPAAAAZHJzL2Rvd25yZXYueG1sRI/RagIxFETfhf5DuAXfNGuFUrZGEVGQPli62w+4bG43&#10;Szc3MYm6/r0RBB+HmTnDLFaD7cWZQuwcK5hNCxDEjdMdtwp+693kA0RMyBp7x6TgShFWy5fRAkvt&#10;LvxD5yq1IkM4lqjApORLKWNjyGKcOk+cvT8XLKYsQyt1wEuG216+FcW7tNhxXjDoaWOo+a9OVoEP&#10;a/9ttqbeDYew/2pPVWeOV6XGr8P6E0SiIT3Dj/ZeK5jP4f4l/wC5vAE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MeZXyPCAAAA2wAAAA8AAAAAAAAAAAAAAAAAlwIAAGRycy9kb3du&#10;cmV2LnhtbFBLBQYAAAAABAAEAPUAAACGAwAAAAA=&#10;" fillcolor="white [3201]" strokecolor="black [3213]" strokeweight="1pt">
                  <v:textbox>
                    <w:txbxContent>
                      <w:p w14:paraId="268B979D" w14:textId="6E339ABE" w:rsidR="00DC6B17" w:rsidRPr="00CF2AF3" w:rsidRDefault="00FE2873" w:rsidP="00DC6B17">
                        <w:pPr>
                          <w:pStyle w:val="NoSpacing"/>
                          <w:jc w:val="center"/>
                        </w:pPr>
                        <w:r>
                          <w:t xml:space="preserve">Upgrade IT infrastructure </w:t>
                        </w:r>
                      </w:p>
                    </w:txbxContent>
                  </v:textbox>
                </v:rect>
                <v:rect id="Rectangle 35" o:spid="_x0000_s1055" style="position:absolute;left:3542581;top:2403894;width:1028065;height:57213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nPGLMwgAA&#10;ANsAAAAPAAAAZHJzL2Rvd25yZXYueG1sRI/RagIxFETfC/5DuIJvNWulpaxGEakgfah07QdcNtfN&#10;4uYmJlHXv28EwcdhZs4w82VvO3GhEFvHCibjAgRx7XTLjYK//eb1E0RMyBo7x6TgRhGWi8HLHEvt&#10;rvxLlyo1IkM4lqjApORLKWNtyGIcO0+cvYMLFlOWoZE64DXDbSffiuJDWmw5Lxj0tDZUH6uzVeDD&#10;yu/Ml9lv+p+w/W7OVWtON6VGw341A5GoT8/wo73VCqbvcP+Sf4Bc/AM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Cc8YszCAAAA2wAAAA8AAAAAAAAAAAAAAAAAlwIAAGRycy9kb3du&#10;cmV2LnhtbFBLBQYAAAAABAAEAPUAAACGAwAAAAA=&#10;" fillcolor="white [3201]" strokecolor="black [3213]" strokeweight="1pt">
                  <v:textbox>
                    <w:txbxContent>
                      <w:p w14:paraId="2D1C71E6" w14:textId="51559245" w:rsidR="0085697E" w:rsidRPr="00CF2AF3" w:rsidRDefault="0085697E" w:rsidP="0085697E">
                        <w:pPr>
                          <w:pStyle w:val="NoSpacing"/>
                          <w:jc w:val="center"/>
                        </w:pPr>
                        <w:r>
                          <w:t xml:space="preserve">Online Registration for Babysitters </w:t>
                        </w:r>
                      </w:p>
                    </w:txbxContent>
                  </v:textbox>
                </v:rect>
                <v:line id="Straight Connector 36" o:spid="_x0000_s1056" style="position:absolute;flip:y;visibility:visible;mso-wrap-style:square" from="3421812,2737449" to="3540821,2739222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SLEEX8MAAADbAAAADwAAAGRycy9kb3ducmV2LnhtbESPQWsCMRSE7wX/Q3iCt5pVQWQ1iixo&#10;e/BSLdLjY/PcXU1eliTq2l/fFASPw8x8wyxWnTXiRj40jhWMhhkI4tLphisF34fN+wxEiMgajWNS&#10;8KAAq2XvbYG5dnf+ots+ViJBOOSooI6xzaUMZU0Ww9C1xMk7OW8xJukrqT3eE9waOc6yqbTYcFqo&#10;saWipvKyv1oFhTn+dB9bz/F4/j1dd7QpzsYoNeh36zmISF18hZ/tT61gMoX/L+kHyOUf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EixBF/DAAAA2wAAAA8AAAAAAAAAAAAA&#10;AAAAoQIAAGRycy9kb3ducmV2LnhtbFBLBQYAAAAABAAEAPkAAACRAwAAAAA=&#10;" strokecolor="black [3213]" strokeweight=".5pt">
                  <v:stroke joinstyle="miter"/>
                </v:line>
                <v:rect id="Rectangle 37" o:spid="_x0000_s1057" style="position:absolute;left:3542581;top:3088256;width:1028065;height:57213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4olkgwgAA&#10;ANsAAAAPAAAAZHJzL2Rvd25yZXYueG1sRI/RagIxFETfC/5DuIJvNWuFtqxGEakgfah07QdcNtfN&#10;4uYmJlHXv28EwcdhZs4w82VvO3GhEFvHCibjAgRx7XTLjYK//eb1E0RMyBo7x6TgRhGWi8HLHEvt&#10;rvxLlyo1IkM4lqjApORLKWNtyGIcO0+cvYMLFlOWoZE64DXDbSffiuJdWmw5Lxj0tDZUH6uzVeDD&#10;yu/Ml9lv+p+w/W7OVWtON6VGw341A5GoT8/wo73VCqYfcP+Sf4Bc/AM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LiiWSDCAAAA2wAAAA8AAAAAAAAAAAAAAAAAlwIAAGRycy9kb3du&#10;cmV2LnhtbFBLBQYAAAAABAAEAPUAAACGAwAAAAA=&#10;" fillcolor="white [3201]" strokecolor="black [3213]" strokeweight="1pt">
                  <v:textbox>
                    <w:txbxContent>
                      <w:p w14:paraId="05C66C26" w14:textId="35567227" w:rsidR="0085697E" w:rsidRPr="00CF2AF3" w:rsidRDefault="0085697E" w:rsidP="0085697E">
                        <w:pPr>
                          <w:pStyle w:val="NoSpacing"/>
                          <w:jc w:val="center"/>
                        </w:pPr>
                        <w:r>
                          <w:t>Online activity updates for reporting Mothers</w:t>
                        </w:r>
                      </w:p>
                    </w:txbxContent>
                  </v:textbox>
                </v:rect>
                <v:line id="Straight Connector 38" o:spid="_x0000_s1058" style="position:absolute;flip:y;visibility:visible;mso-wrap-style:square" from="3427563,3427562" to="3546308,3428832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VmI1tsEAAADbAAAADwAAAGRycy9kb3ducmV2LnhtbERPz2vCMBS+D/wfwhN2W1MdjFGNIgXd&#10;Dl7mRtnx0TzbavJSkrTW/fXLYbDjx/d7vZ2sESP50DlWsMhyEMS10x03Cr4+90+vIEJE1mgck4I7&#10;BdhuZg9rLLS78QeNp9iIFMKhQAVtjH0hZahbshgy1xMn7uy8xZigb6T2eEvh1shlnr9Iix2nhhZ7&#10;Kluqr6fBKihN9T29HTzH6vJzHo60Ly/GKPU4n3YrEJGm+C/+c79rBc9pbPqSfoDc/AI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BWYjW2wQAAANsAAAAPAAAAAAAAAAAAAAAA&#10;AKECAABkcnMvZG93bnJldi54bWxQSwUGAAAAAAQABAD5AAAAjwMAAAAA&#10;" strokecolor="black [3213]" strokeweight=".5pt">
                  <v:stroke joinstyle="miter"/>
                </v:line>
                <v:rect id="Rectangle 39" o:spid="_x0000_s1059" style="position:absolute;left:5601419;top:1144437;width:1028065;height:45593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mcWjJwgAA&#10;ANsAAAAPAAAAZHJzL2Rvd25yZXYueG1sRI/RagIxFETfC/5DuIJvNWuF0q5GEakgfah07QdcNtfN&#10;4uYmJlHXv28EwcdhZs4w82VvO3GhEFvHCibjAgRx7XTLjYK//eb1A0RMyBo7x6TgRhGWi8HLHEvt&#10;rvxLlyo1IkM4lqjApORLKWNtyGIcO0+cvYMLFlOWoZE64DXDbSffiuJdWmw5Lxj0tDZUH6uzVeDD&#10;yu/Ml9lv+p+w/W7OVWtON6VGw341A5GoT8/wo73VCqafcP+Sf4Bc/AM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KZxaMnCAAAA2wAAAA8AAAAAAAAAAAAAAAAAlwIAAGRycy9kb3du&#10;cmV2LnhtbFBLBQYAAAAABAAEAPUAAACGAwAAAAA=&#10;" fillcolor="white [3201]" strokecolor="black [3213]" strokeweight="1pt">
                  <v:textbox>
                    <w:txbxContent>
                      <w:p w14:paraId="3A752577" w14:textId="2287C0F5" w:rsidR="00FE2873" w:rsidRPr="00CF2AF3" w:rsidRDefault="00677292" w:rsidP="00FE2873">
                        <w:pPr>
                          <w:pStyle w:val="NoSpacing"/>
                          <w:jc w:val="center"/>
                        </w:pPr>
                        <w:r>
                          <w:t xml:space="preserve">Analyze existing system </w:t>
                        </w:r>
                      </w:p>
                    </w:txbxContent>
                  </v:textbox>
                </v:rect>
                <v:line id="Straight Connector 40" o:spid="_x0000_s1060" style="position:absolute;flip:y;visibility:visible;mso-wrap-style:square" from="5486400,1259456" to="5605409,1261229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8BJKzcEAAADbAAAADwAAAGRycy9kb3ducmV2LnhtbERPz2vCMBS+D/wfwhN2W1NljFGNIgXd&#10;Dl7mRtnx0TzbavJSkrTW/fXLYbDjx/d7vZ2sESP50DlWsMhyEMS10x03Cr4+90+vIEJE1mgck4I7&#10;BdhuZg9rLLS78QeNp9iIFMKhQAVtjH0hZahbshgy1xMn7uy8xZigb6T2eEvh1shlnr9Iix2nhhZ7&#10;Kluqr6fBKihN9T29HTzH6vJzHo60Ly/GKPU4n3YrEJGm+C/+c79rBc9pffqSfoDc/AI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DwEkrNwQAAANsAAAAPAAAAAAAAAAAAAAAA&#10;AKECAABkcnMvZG93bnJldi54bWxQSwUGAAAAAAQABAD5AAAAjwMAAAAA&#10;" strokecolor="black [3213]" strokeweight=".5pt">
                  <v:stroke joinstyle="miter"/>
                </v:line>
                <v:line id="Straight Connector 41" o:spid="_x0000_s1061" style="position:absolute;flip:y;visibility:visible;mso-wrap-style:square" from="5486400,1943818" to="5605409,1945591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n17vVsMAAADbAAAADwAAAGRycy9kb3ducmV2LnhtbESPQWsCMRSE74X+h/CE3mpWKVJWo8iC&#10;tQcv2rL0+Ng8d1eTlyWJuvXXG0HwOMzMN8xs0VsjzuRD61jBaJiBIK6cbrlW8Puzev8EESKyRuOY&#10;FPxTgMX89WWGuXYX3tJ5F2uRIBxyVNDE2OVShqohi2HoOuLk7Z23GJP0tdQeLwlujRxn2URabDkt&#10;NNhR0VB13J2sgsKUf/36y3MsD9f9aUOr4mCMUm+DfjkFEamPz/Cj/a0VfIzg/iX9ADm/AQ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J9e71bDAAAA2wAAAA8AAAAAAAAAAAAA&#10;AAAAoQIAAGRycy9kb3ducmV2LnhtbFBLBQYAAAAABAAEAPkAAACRAwAAAAA=&#10;" strokecolor="black [3213]" strokeweight=".5pt">
                  <v:stroke joinstyle="miter"/>
                </v:line>
                <v:rect id="Rectangle 42" o:spid="_x0000_s1062" style="position:absolute;left:5601419;top:1713781;width:1028065;height:45593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w04nFwwAA&#10;ANsAAAAPAAAAZHJzL2Rvd25yZXYueG1sRI/BasMwEETvgf6D2EJviZwQSnEjmxASCDm01O4HLNbW&#10;MrVWiqQkzt9XhUKPw8y8YTb1ZEdxpRAHxwqWiwIEcef0wL2Cz/YwfwERE7LG0TEpuFOEunqYbbDU&#10;7sYfdG1SLzKEY4kKTEq+lDJ2hizGhfPE2ftywWLKMvRSB7xluB3lqiiepcWB84JBTztD3XdzsQp8&#10;2Pp3szftYXoLx1N/aQZzviv19DhtX0EkmtJ/+K991ArWK/j9kn+ArH4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Dw04nFwwAAANsAAAAPAAAAAAAAAAAAAAAAAJcCAABkcnMvZG93&#10;bnJldi54bWxQSwUGAAAAAAQABAD1AAAAhwMAAAAA&#10;" fillcolor="white [3201]" strokecolor="black [3213]" strokeweight="1pt">
                  <v:textbox>
                    <w:txbxContent>
                      <w:p w14:paraId="0C8789FA" w14:textId="7F8646BE" w:rsidR="00677292" w:rsidRPr="00CF2AF3" w:rsidRDefault="00677292" w:rsidP="00677292">
                        <w:pPr>
                          <w:pStyle w:val="NoSpacing"/>
                          <w:jc w:val="center"/>
                        </w:pPr>
                        <w:r>
                          <w:t>Procure New hardware</w:t>
                        </w:r>
                      </w:p>
                    </w:txbxContent>
                  </v:textbox>
                </v:rect>
                <v:line id="Straight Connector 43" o:spid="_x0000_s1063" style="position:absolute;flip:y;visibility:visible;mso-wrap-style:square" from="5486400,2513162" to="5605145,2514432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AMDUusQAAADbAAAADwAAAGRycy9kb3ducmV2LnhtbESPzWsCMRTE74L/Q3iCN832A5GtWSkL&#10;th56qS3i8bF57keTlyWJuvrXN4WCx2FmfsOs1oM14kw+tI4VPMwzEMSV0y3XCr6/NrMliBCRNRrH&#10;pOBKAdbFeLTCXLsLf9J5F2uRIBxyVNDE2OdShqohi2HueuLkHZ23GJP0tdQeLwlujXzMsoW02HJa&#10;aLCnsqHqZ3eyCkqzPwzvb57jvrsdTx+0KTtjlJpOhtcXEJGGeA//t7dawfMT/H1JP0AWv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AwNS6xAAAANsAAAAPAAAAAAAAAAAA&#10;AAAAAKECAABkcnMvZG93bnJldi54bWxQSwUGAAAAAAQABAD5AAAAkgMAAAAA&#10;" strokecolor="black [3213]" strokeweight=".5pt">
                  <v:stroke joinstyle="miter"/>
                </v:line>
                <v:rect id="Rectangle 44" o:spid="_x0000_s1064" style="position:absolute;left:5601419;top:2288875;width:1028065;height:45593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QdrQqwgAA&#10;ANsAAAAPAAAAZHJzL2Rvd25yZXYueG1sRI/RagIxFETfhf5DuAXfNGuRUrZGEVGQPli62w+4bG43&#10;Szc3MYm6/r0RBB+HmTnDLFaD7cWZQuwcK5hNCxDEjdMdtwp+693kA0RMyBp7x6TgShFWy5fRAkvt&#10;LvxD5yq1IkM4lqjApORLKWNjyGKcOk+cvT8XLKYsQyt1wEuG216+FcW7tNhxXjDoaWOo+a9OVoEP&#10;a/9ttqbeDYew/2pPVWeOV6XGr8P6E0SiIT3Dj/ZeK5jP4f4l/wC5vAE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BB2tCrCAAAA2wAAAA8AAAAAAAAAAAAAAAAAlwIAAGRycy9kb3du&#10;cmV2LnhtbFBLBQYAAAAABAAEAPUAAACGAwAAAAA=&#10;" fillcolor="white [3201]" strokecolor="black [3213]" strokeweight="1pt">
                  <v:textbox>
                    <w:txbxContent>
                      <w:p w14:paraId="52C59D75" w14:textId="14F5C569" w:rsidR="00677292" w:rsidRPr="00CF2AF3" w:rsidRDefault="000A24A0" w:rsidP="00677292">
                        <w:pPr>
                          <w:pStyle w:val="NoSpacing"/>
                          <w:jc w:val="center"/>
                        </w:pPr>
                        <w:r>
                          <w:t xml:space="preserve">Install New Hardware </w:t>
                        </w:r>
                      </w:p>
                    </w:txbxContent>
                  </v:textbox>
                </v:rect>
                <w10:wrap type="through"/>
              </v:group>
            </w:pict>
          </mc:Fallback>
        </mc:AlternateContent>
      </w:r>
      <w:r w:rsidR="001C0127">
        <w:t xml:space="preserve"> </w:t>
      </w:r>
      <w:r w:rsidR="001C6961">
        <w:tab/>
      </w:r>
    </w:p>
    <w:p w14:paraId="304C1DA0" w14:textId="72F34F1C" w:rsidR="00780112" w:rsidRPr="00E626E9" w:rsidRDefault="008B6708" w:rsidP="00E626E9">
      <w:r>
        <w:rPr>
          <w:noProof/>
        </w:rPr>
        <mc:AlternateContent>
          <mc:Choice Requires="wps">
            <w:drawing>
              <wp:anchor distT="0" distB="0" distL="114300" distR="114300" simplePos="0" relativeHeight="251730944" behindDoc="0" locked="0" layoutInCell="1" allowOverlap="1" wp14:anchorId="612C1F9C" wp14:editId="1821E84E">
                <wp:simplePos x="0" y="0"/>
                <wp:positionH relativeFrom="column">
                  <wp:posOffset>2682587</wp:posOffset>
                </wp:positionH>
                <wp:positionV relativeFrom="paragraph">
                  <wp:posOffset>398145</wp:posOffset>
                </wp:positionV>
                <wp:extent cx="1029335" cy="459740"/>
                <wp:effectExtent l="0" t="0" r="37465" b="22860"/>
                <wp:wrapThrough wrapText="bothSides">
                  <wp:wrapPolygon edited="0">
                    <wp:start x="0" y="0"/>
                    <wp:lineTo x="0" y="21481"/>
                    <wp:lineTo x="21853" y="21481"/>
                    <wp:lineTo x="21853" y="0"/>
                    <wp:lineTo x="0" y="0"/>
                  </wp:wrapPolygon>
                </wp:wrapThrough>
                <wp:docPr id="22" name="Rectangle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29335" cy="459740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65942F6" w14:textId="4684175E" w:rsidR="00B75EF8" w:rsidRPr="00CF2AF3" w:rsidRDefault="00E66DF7" w:rsidP="00B75EF8">
                            <w:pPr>
                              <w:pStyle w:val="NoSpacing"/>
                              <w:jc w:val="center"/>
                            </w:pPr>
                            <w:r>
                              <w:t xml:space="preserve">Babysitter Data online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612C1F9C" id="Rectangle 22" o:spid="_x0000_s1065" style="position:absolute;left:0;text-align:left;margin-left:211.25pt;margin-top:31.35pt;width:81.05pt;height:36.2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" fillcolor="white [3201]" strokecolor="black [3213]" strokeweight="1pt">
                <v:textbox>
                  <w:txbxContent>
                    <w:p w14:paraId="565942F6" w14:textId="4684175E" w:rsidR="00B75EF8" w:rsidRPr="00CF2AF3" w:rsidRDefault="00E66DF7" w:rsidP="00B75EF8">
                      <w:pPr>
                        <w:pStyle w:val="NoSpacing"/>
                        <w:jc w:val="center"/>
                      </w:pPr>
                      <w:r>
                        <w:t xml:space="preserve">Babysitter Data online </w:t>
                      </w:r>
                    </w:p>
                  </w:txbxContent>
                </v:textbox>
                <w10:wrap type="through"/>
              </v:rect>
            </w:pict>
          </mc:Fallback>
        </mc:AlternateContent>
      </w:r>
    </w:p>
    <w:p w14:paraId="17756C98" w14:textId="5A651569" w:rsidR="007B78E7" w:rsidRDefault="007B78E7" w:rsidP="00E629E9"/>
    <w:p w14:paraId="0ED3B2F4" w14:textId="71465FCF" w:rsidR="007B78E7" w:rsidRDefault="007B78E7" w:rsidP="00E629E9"/>
    <w:p w14:paraId="6A84E2CD" w14:textId="5E0B20EA" w:rsidR="007B78E7" w:rsidRDefault="007B78E7" w:rsidP="00E629E9"/>
    <w:p w14:paraId="06FDBA1A" w14:textId="6BB556B1" w:rsidR="007B78E7" w:rsidRDefault="007B78E7" w:rsidP="00E629E9"/>
    <w:p w14:paraId="4ED932F0" w14:textId="47D24774" w:rsidR="007B78E7" w:rsidRDefault="007B78E7" w:rsidP="00E629E9"/>
    <w:p w14:paraId="7D840391" w14:textId="105A6251" w:rsidR="00A10CA2" w:rsidRDefault="00A10CA2" w:rsidP="00E629E9">
      <w:r>
        <w:tab/>
      </w:r>
    </w:p>
    <w:p w14:paraId="20E7A2BF" w14:textId="77777777" w:rsidR="008B6708" w:rsidRDefault="008B6708" w:rsidP="00E629E9">
      <w:pPr>
        <w:sectPr w:rsidR="008B6708" w:rsidSect="001C5BF3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A6C2725" w14:textId="40B8F32B" w:rsidR="004C35C2" w:rsidRPr="000E7065" w:rsidRDefault="008B6708" w:rsidP="000E7065">
      <w:pPr>
        <w:pStyle w:val="Heading1"/>
      </w:pPr>
      <w:bookmarkStart w:id="9" w:name="_Toc451586908"/>
      <w:r w:rsidRPr="000E7065">
        <w:t>Phase # II</w:t>
      </w:r>
      <w:bookmarkEnd w:id="9"/>
    </w:p>
    <w:p w14:paraId="48103EA7" w14:textId="03D2955E" w:rsidR="004C35C2" w:rsidRDefault="000E7065" w:rsidP="000E7065">
      <w:pPr>
        <w:pStyle w:val="Heading1"/>
      </w:pPr>
      <w:bookmarkStart w:id="10" w:name="_Toc451586909"/>
      <w:r>
        <w:t>Problem Analysis</w:t>
      </w:r>
      <w:bookmarkEnd w:id="10"/>
    </w:p>
    <w:p w14:paraId="693272CB" w14:textId="12557F0F" w:rsidR="008B6708" w:rsidRDefault="000E7065" w:rsidP="000E7065">
      <w:pPr>
        <w:pStyle w:val="Heading2"/>
      </w:pPr>
      <w:bookmarkStart w:id="11" w:name="_Toc451586910"/>
      <w:r>
        <w:t>Problem</w:t>
      </w:r>
      <w:bookmarkEnd w:id="11"/>
      <w:r>
        <w:t xml:space="preserve"> </w:t>
      </w:r>
    </w:p>
    <w:p w14:paraId="74F80C08" w14:textId="768213DE" w:rsidR="000E7065" w:rsidRPr="000E7065" w:rsidRDefault="000E7065" w:rsidP="000E7065">
      <w:r>
        <w:tab/>
        <w:t>Manual System is obsolete and generation Y is moving onli</w:t>
      </w:r>
      <w:r w:rsidR="008B231D">
        <w:t>ne where maximum potential</w:t>
      </w:r>
      <w:r w:rsidR="00146295">
        <w:t xml:space="preserve"> for</w:t>
      </w:r>
      <w:r w:rsidR="008B231D">
        <w:t xml:space="preserve"> babysitters </w:t>
      </w:r>
      <w:r w:rsidR="00146295">
        <w:t xml:space="preserve">is and they </w:t>
      </w:r>
      <w:r w:rsidR="008B231D">
        <w:t>can register themselves</w:t>
      </w:r>
      <w:r w:rsidR="00146295">
        <w:t xml:space="preserve"> much easily rather than going through </w:t>
      </w:r>
      <w:r w:rsidR="00925BEA">
        <w:t>offline system</w:t>
      </w:r>
      <w:r w:rsidR="008B231D">
        <w:t xml:space="preserve">. </w:t>
      </w:r>
      <w:r w:rsidR="008D3C5B">
        <w:t>Furthermore,</w:t>
      </w:r>
      <w:r w:rsidR="005E3BD1">
        <w:t xml:space="preserve"> trust issues are prevailing that needs to be addressed via transparent system.</w:t>
      </w:r>
    </w:p>
    <w:p w14:paraId="7BF8E991" w14:textId="7FA42A02" w:rsidR="00995D01" w:rsidRDefault="005E3BD1" w:rsidP="005E3BD1">
      <w:pPr>
        <w:pStyle w:val="Heading2"/>
      </w:pPr>
      <w:bookmarkStart w:id="12" w:name="_Toc451586911"/>
      <w:r>
        <w:t>Innovative Solution</w:t>
      </w:r>
      <w:bookmarkEnd w:id="12"/>
      <w:r>
        <w:t xml:space="preserve"> </w:t>
      </w:r>
    </w:p>
    <w:p w14:paraId="7A7F33BB" w14:textId="2C6B79E0" w:rsidR="00925BEA" w:rsidRDefault="00925BEA" w:rsidP="00E629E9">
      <w:r>
        <w:tab/>
        <w:t xml:space="preserve">Using online portal mothers will be able to </w:t>
      </w:r>
      <w:r w:rsidR="00422F84">
        <w:t>schedule their</w:t>
      </w:r>
      <w:r w:rsidR="00671C32">
        <w:t xml:space="preserve"> requirements for babysitter even at eleventh hour. Scrolling our database of </w:t>
      </w:r>
      <w:r w:rsidR="00FE5455">
        <w:t>babysitters, client can maintain a</w:t>
      </w:r>
      <w:r w:rsidR="00671C32">
        <w:t xml:space="preserve"> preference </w:t>
      </w:r>
      <w:r w:rsidR="00FE5455">
        <w:t>list and</w:t>
      </w:r>
      <w:r w:rsidR="00671C32">
        <w:t xml:space="preserve"> can priorities demand for babysitt</w:t>
      </w:r>
      <w:r w:rsidR="00FE5455">
        <w:t xml:space="preserve">er. </w:t>
      </w:r>
      <w:r w:rsidR="008D3C5B">
        <w:t xml:space="preserve">Preferences will always be honored. </w:t>
      </w:r>
      <w:r w:rsidR="00A3589B">
        <w:t>Furthermore,</w:t>
      </w:r>
      <w:r w:rsidR="008D3C5B">
        <w:t xml:space="preserve"> complete profile of babysitter will be available from where mothers can be sure they have the right candidate for the job. </w:t>
      </w:r>
      <w:r w:rsidR="00A3589B">
        <w:t>Furthermore,</w:t>
      </w:r>
      <w:r w:rsidR="008D3C5B">
        <w:t xml:space="preserve"> to increase transparency hourly update of progress will be uploaded </w:t>
      </w:r>
      <w:r w:rsidR="00A3589B">
        <w:t xml:space="preserve">online for mothers to view. The update will inform each activity performed and time. </w:t>
      </w:r>
    </w:p>
    <w:p w14:paraId="302F94C8" w14:textId="322F4936" w:rsidR="00A3589B" w:rsidRDefault="00A3589B" w:rsidP="00A3589B">
      <w:pPr>
        <w:pStyle w:val="Heading1"/>
      </w:pPr>
      <w:bookmarkStart w:id="13" w:name="_Toc451586912"/>
      <w:r>
        <w:t>Phase III</w:t>
      </w:r>
      <w:bookmarkEnd w:id="13"/>
    </w:p>
    <w:p w14:paraId="5B18775B" w14:textId="5DE40240" w:rsidR="00A3589B" w:rsidRDefault="009F4750" w:rsidP="00A3589B">
      <w:pPr>
        <w:pStyle w:val="Heading1"/>
      </w:pPr>
      <w:bookmarkStart w:id="14" w:name="_Toc451586913"/>
      <w:r>
        <w:t>Requirement Analysis</w:t>
      </w:r>
      <w:bookmarkEnd w:id="14"/>
      <w:r>
        <w:t xml:space="preserve"> </w:t>
      </w:r>
    </w:p>
    <w:p w14:paraId="7D37B9E8" w14:textId="583964D3" w:rsidR="009F4750" w:rsidRDefault="009F4750" w:rsidP="009F4750">
      <w:r>
        <w:tab/>
        <w:t xml:space="preserve">The organization has to conduct requirement analysis to fully understand the men and material required for the job. In designing IT </w:t>
      </w:r>
      <w:r w:rsidR="00B4330E">
        <w:t>innovation,</w:t>
      </w:r>
      <w:r>
        <w:t xml:space="preserve"> </w:t>
      </w:r>
      <w:r w:rsidR="00F9289C">
        <w:t xml:space="preserve">the requirement analysis is the basis and </w:t>
      </w:r>
      <w:r w:rsidR="00B4330E">
        <w:t xml:space="preserve">require explanation of each component. </w:t>
      </w:r>
    </w:p>
    <w:p w14:paraId="2804B8FC" w14:textId="72E61C74" w:rsidR="00B4330E" w:rsidRDefault="00B4330E" w:rsidP="009F4750">
      <w:r>
        <w:tab/>
        <w:t xml:space="preserve">The system requires </w:t>
      </w:r>
      <w:r w:rsidR="00C4185A">
        <w:t xml:space="preserve">new IT infrastructure to support the online system. Furthermore, </w:t>
      </w:r>
      <w:r w:rsidR="002532A0">
        <w:t xml:space="preserve">the project will need team collaboration to harness the right skills for the project success. </w:t>
      </w:r>
    </w:p>
    <w:p w14:paraId="66C37180" w14:textId="77777777" w:rsidR="002532A0" w:rsidRDefault="002532A0" w:rsidP="009F4750"/>
    <w:p w14:paraId="3582809D" w14:textId="77777777" w:rsidR="002A58D5" w:rsidRDefault="002A58D5" w:rsidP="002532A0">
      <w:pPr>
        <w:pStyle w:val="Heading1"/>
        <w:sectPr w:rsidR="002A58D5" w:rsidSect="001C5BF3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0DE8FFF" w14:textId="6FCB1716" w:rsidR="002532A0" w:rsidRDefault="004278E2" w:rsidP="002532A0">
      <w:pPr>
        <w:pStyle w:val="Heading1"/>
      </w:pPr>
      <w:bookmarkStart w:id="15" w:name="_Toc451586914"/>
      <w:r>
        <w:rPr>
          <w:noProof/>
        </w:rPr>
        <mc:AlternateContent>
          <mc:Choice Requires="wpg">
            <w:drawing>
              <wp:anchor distT="0" distB="0" distL="114300" distR="114300" simplePos="0" relativeHeight="251732992" behindDoc="0" locked="0" layoutInCell="1" allowOverlap="1" wp14:anchorId="4503B16B" wp14:editId="67D9C776">
                <wp:simplePos x="0" y="0"/>
                <wp:positionH relativeFrom="column">
                  <wp:posOffset>-746760</wp:posOffset>
                </wp:positionH>
                <wp:positionV relativeFrom="paragraph">
                  <wp:posOffset>466725</wp:posOffset>
                </wp:positionV>
                <wp:extent cx="9834245" cy="5223510"/>
                <wp:effectExtent l="0" t="0" r="46355" b="34290"/>
                <wp:wrapThrough wrapText="bothSides">
                  <wp:wrapPolygon edited="0">
                    <wp:start x="4742" y="0"/>
                    <wp:lineTo x="0" y="1155"/>
                    <wp:lineTo x="0" y="2836"/>
                    <wp:lineTo x="1060" y="3466"/>
                    <wp:lineTo x="1060" y="4516"/>
                    <wp:lineTo x="1172" y="5147"/>
                    <wp:lineTo x="558" y="5357"/>
                    <wp:lineTo x="391" y="5672"/>
                    <wp:lineTo x="391" y="10188"/>
                    <wp:lineTo x="1339" y="11869"/>
                    <wp:lineTo x="1395" y="13654"/>
                    <wp:lineTo x="13445" y="15230"/>
                    <wp:lineTo x="13445" y="16910"/>
                    <wp:lineTo x="12776" y="17225"/>
                    <wp:lineTo x="12664" y="17540"/>
                    <wp:lineTo x="12664" y="18591"/>
                    <wp:lineTo x="11939" y="20271"/>
                    <wp:lineTo x="11939" y="21322"/>
                    <wp:lineTo x="18187" y="21637"/>
                    <wp:lineTo x="21032" y="21637"/>
                    <wp:lineTo x="21144" y="19956"/>
                    <wp:lineTo x="20921" y="19641"/>
                    <wp:lineTo x="19693" y="18591"/>
                    <wp:lineTo x="19693" y="16910"/>
                    <wp:lineTo x="21646" y="16910"/>
                    <wp:lineTo x="21646" y="15020"/>
                    <wp:lineTo x="21534" y="13234"/>
                    <wp:lineTo x="19693" y="11869"/>
                    <wp:lineTo x="20419" y="11133"/>
                    <wp:lineTo x="20419" y="10398"/>
                    <wp:lineTo x="19805" y="10188"/>
                    <wp:lineTo x="21032" y="8508"/>
                    <wp:lineTo x="21646" y="7142"/>
                    <wp:lineTo x="21646" y="6827"/>
                    <wp:lineTo x="20586" y="5147"/>
                    <wp:lineTo x="19749" y="3466"/>
                    <wp:lineTo x="19861" y="945"/>
                    <wp:lineTo x="18466" y="735"/>
                    <wp:lineTo x="7253" y="0"/>
                    <wp:lineTo x="4742" y="0"/>
                  </wp:wrapPolygon>
                </wp:wrapThrough>
                <wp:docPr id="46" name="Group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834245" cy="5223510"/>
                          <a:chOff x="-111103" y="-95711"/>
                          <a:chExt cx="9834956" cy="5230419"/>
                        </a:xfrm>
                      </wpg:grpSpPr>
                      <wpg:grpSp>
                        <wpg:cNvPr id="47" name="Group 47"/>
                        <wpg:cNvGrpSpPr/>
                        <wpg:grpSpPr>
                          <a:xfrm>
                            <a:off x="-111103" y="-95711"/>
                            <a:ext cx="9834956" cy="5230419"/>
                            <a:chOff x="-111103" y="-95711"/>
                            <a:chExt cx="9834956" cy="5230419"/>
                          </a:xfrm>
                        </wpg:grpSpPr>
                        <wps:wsp>
                          <wps:cNvPr id="48" name="Straight Arrow Connector 48"/>
                          <wps:cNvCnPr/>
                          <wps:spPr>
                            <a:xfrm flipH="1">
                              <a:off x="527538" y="1582615"/>
                              <a:ext cx="0" cy="348371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g:grpSp>
                          <wpg:cNvPr id="49" name="Group 49"/>
                          <wpg:cNvGrpSpPr/>
                          <wpg:grpSpPr>
                            <a:xfrm>
                              <a:off x="-111103" y="-95711"/>
                              <a:ext cx="9834956" cy="5230419"/>
                              <a:chOff x="-111103" y="-95711"/>
                              <a:chExt cx="9834956" cy="5230419"/>
                            </a:xfrm>
                          </wpg:grpSpPr>
                          <wps:wsp>
                            <wps:cNvPr id="50" name="Straight Arrow Connector 50"/>
                            <wps:cNvCnPr/>
                            <wps:spPr>
                              <a:xfrm flipH="1" flipV="1">
                                <a:off x="6623538" y="4443046"/>
                                <a:ext cx="0" cy="339725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  <wpg:grpSp>
                            <wpg:cNvPr id="51" name="Group 51"/>
                            <wpg:cNvGrpSpPr/>
                            <wpg:grpSpPr>
                              <a:xfrm>
                                <a:off x="-111103" y="-95711"/>
                                <a:ext cx="9834956" cy="5230419"/>
                                <a:chOff x="-111103" y="-95711"/>
                                <a:chExt cx="9834956" cy="5230419"/>
                              </a:xfrm>
                            </wpg:grpSpPr>
                            <wps:wsp>
                              <wps:cNvPr id="52" name="Text Box 52"/>
                              <wps:cNvSpPr txBox="1"/>
                              <wps:spPr>
                                <a:xfrm>
                                  <a:off x="2020606" y="-95711"/>
                                  <a:ext cx="1219285" cy="799679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5ED674A7" w14:textId="5338A17A" w:rsidR="00DF38AC" w:rsidRDefault="000C7244" w:rsidP="009A7889">
                                    <w:pPr>
                                      <w:pStyle w:val="NoSpacing"/>
                                    </w:pPr>
                                    <w:r>
                                      <w:t xml:space="preserve">Mothers will have option to </w:t>
                                    </w:r>
                                    <w:r w:rsidR="009A7889">
                                      <w:t xml:space="preserve">Bypass Login to access online </w:t>
                                    </w:r>
                                    <w:r w:rsidR="00DF38AC">
                                      <w:t>Baby care</w:t>
                                    </w:r>
                                  </w:p>
                                  <w:p w14:paraId="780D1CCA" w14:textId="64461BE2" w:rsidR="009A7889" w:rsidRPr="00AE415E" w:rsidRDefault="004278E2" w:rsidP="009A7889">
                                    <w:pPr>
                                      <w:pStyle w:val="NoSpacing"/>
                                    </w:pPr>
                                    <w:r>
                                      <w:t xml:space="preserve"> 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3" name="Text Box 53"/>
                              <wps:cNvSpPr txBox="1"/>
                              <wps:spPr>
                                <a:xfrm>
                                  <a:off x="339969" y="562708"/>
                                  <a:ext cx="1369060" cy="56769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3A04D9C2" w14:textId="65E90BEC" w:rsidR="009A7889" w:rsidRPr="00AE415E" w:rsidRDefault="009F19F8" w:rsidP="009A7889">
                                    <w:pPr>
                                      <w:pStyle w:val="NoSpacing"/>
                                    </w:pPr>
                                    <w:r>
                                      <w:t>Mother</w:t>
                                    </w:r>
                                    <w:r w:rsidR="009A7889">
                                      <w:t xml:space="preserve"> is a registered User if yes proceed to login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4" name="Rectangle 54"/>
                              <wps:cNvSpPr/>
                              <wps:spPr>
                                <a:xfrm>
                                  <a:off x="8077200" y="3071446"/>
                                  <a:ext cx="1524440" cy="23114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911CC9C" w14:textId="270FED03" w:rsidR="009A7889" w:rsidRPr="007017B4" w:rsidRDefault="006233CC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Deliver Payment options </w:t>
                                    </w:r>
                                  </w:p>
                                  <w:p w14:paraId="7AE356E2" w14:textId="77777777" w:rsidR="009A7889" w:rsidRPr="007017B4" w:rsidRDefault="009A7889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5" name="Rectangle 55"/>
                              <wps:cNvSpPr/>
                              <wps:spPr>
                                <a:xfrm>
                                  <a:off x="117231" y="1934308"/>
                                  <a:ext cx="848360" cy="45720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6B4F4241" w14:textId="77C210F2" w:rsidR="009A7889" w:rsidRPr="006A69EB" w:rsidRDefault="00C67BC9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Mother’s Account </w:t>
                                    </w:r>
                                  </w:p>
                                  <w:p w14:paraId="5AADB51E" w14:textId="77777777" w:rsidR="009A7889" w:rsidRPr="006A69EB" w:rsidRDefault="009A7889" w:rsidP="009A7889">
                                    <w:pPr>
                                      <w:pStyle w:val="NoSpacing"/>
                                      <w:rPr>
                                        <w:color w:val="000000" w:themeColor="text1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6" name="Rectangle 56"/>
                              <wps:cNvSpPr/>
                              <wps:spPr>
                                <a:xfrm>
                                  <a:off x="1371600" y="211015"/>
                                  <a:ext cx="685769" cy="34290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00FA28C8" w14:textId="47C65FA0" w:rsidR="009A7889" w:rsidRPr="009F19F8" w:rsidRDefault="009F19F8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>Login Page</w:t>
                                    </w:r>
                                  </w:p>
                                  <w:p w14:paraId="17FB3D47" w14:textId="77777777" w:rsidR="009A7889" w:rsidRPr="009F19F8" w:rsidRDefault="009A7889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7" name="Rectangle 57"/>
                              <wps:cNvSpPr/>
                              <wps:spPr>
                                <a:xfrm>
                                  <a:off x="3305695" y="105503"/>
                                  <a:ext cx="2143813" cy="911078"/>
                                </a:xfrm>
                                <a:prstGeom prst="rect">
                                  <a:avLst/>
                                </a:prstGeom>
                                <a:noFill/>
                                <a:ln w="28575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C7A17BB" w14:textId="196A395B" w:rsidR="009A7889" w:rsidRPr="006E7900" w:rsidRDefault="00CD5AB0" w:rsidP="006E7900">
                                    <w:pPr>
                                      <w:pStyle w:val="NoSpacing"/>
                                      <w:numPr>
                                        <w:ilvl w:val="0"/>
                                        <w:numId w:val="5"/>
                                      </w:numPr>
                                      <w:jc w:val="left"/>
                                      <w:rPr>
                                        <w:color w:val="000000" w:themeColor="text1"/>
                                      </w:rPr>
                                    </w:pPr>
                                    <w:r w:rsidRPr="006E7900">
                                      <w:rPr>
                                        <w:color w:val="000000" w:themeColor="text1"/>
                                      </w:rPr>
                                      <w:t xml:space="preserve">Babysitters profile </w:t>
                                    </w:r>
                                    <w:r w:rsidR="009A7889" w:rsidRPr="006E7900">
                                      <w:rPr>
                                        <w:color w:val="000000" w:themeColor="text1"/>
                                      </w:rPr>
                                      <w:t xml:space="preserve"> </w:t>
                                    </w:r>
                                  </w:p>
                                  <w:p w14:paraId="17C9B898" w14:textId="77777777" w:rsidR="0015508B" w:rsidRPr="006E7900" w:rsidRDefault="00B92CDC" w:rsidP="006E7900">
                                    <w:pPr>
                                      <w:pStyle w:val="NoSpacing"/>
                                      <w:numPr>
                                        <w:ilvl w:val="0"/>
                                        <w:numId w:val="5"/>
                                      </w:numPr>
                                      <w:jc w:val="left"/>
                                      <w:rPr>
                                        <w:color w:val="000000" w:themeColor="text1"/>
                                      </w:rPr>
                                    </w:pPr>
                                    <w:r w:rsidRPr="006E7900">
                                      <w:rPr>
                                        <w:color w:val="000000" w:themeColor="text1"/>
                                      </w:rPr>
                                      <w:t>Baby products</w:t>
                                    </w:r>
                                    <w:r w:rsidR="009A7889" w:rsidRPr="006E7900">
                                      <w:rPr>
                                        <w:color w:val="000000" w:themeColor="text1"/>
                                      </w:rPr>
                                      <w:t xml:space="preserve"> Products </w:t>
                                    </w:r>
                                  </w:p>
                                  <w:p w14:paraId="5382ADA7" w14:textId="30BB6CB2" w:rsidR="009A7889" w:rsidRPr="006E7900" w:rsidRDefault="00915D74" w:rsidP="006E7900">
                                    <w:pPr>
                                      <w:pStyle w:val="NoSpacing"/>
                                      <w:numPr>
                                        <w:ilvl w:val="0"/>
                                        <w:numId w:val="5"/>
                                      </w:numPr>
                                      <w:jc w:val="left"/>
                                      <w:rPr>
                                        <w:color w:val="000000" w:themeColor="text1"/>
                                      </w:rPr>
                                    </w:pPr>
                                    <w:r w:rsidRPr="006E7900">
                                      <w:rPr>
                                        <w:color w:val="000000" w:themeColor="text1"/>
                                      </w:rPr>
                                      <w:t>Complete readiness profile.</w:t>
                                    </w:r>
                                  </w:p>
                                  <w:p w14:paraId="574CBA41" w14:textId="04D0189C" w:rsidR="009A7889" w:rsidRPr="006E7900" w:rsidRDefault="0015508B" w:rsidP="006E7900">
                                    <w:pPr>
                                      <w:pStyle w:val="NoSpacing"/>
                                      <w:numPr>
                                        <w:ilvl w:val="0"/>
                                        <w:numId w:val="5"/>
                                      </w:numPr>
                                      <w:jc w:val="left"/>
                                      <w:rPr>
                                        <w:color w:val="000000" w:themeColor="text1"/>
                                      </w:rPr>
                                    </w:pPr>
                                    <w:r w:rsidRPr="006E7900">
                                      <w:rPr>
                                        <w:color w:val="000000" w:themeColor="text1"/>
                                      </w:rPr>
                                      <w:t xml:space="preserve">Integrated Monitoring portal </w:t>
                                    </w:r>
                                    <w:r w:rsidR="009A7889" w:rsidRPr="006E7900">
                                      <w:rPr>
                                        <w:color w:val="000000" w:themeColor="text1"/>
                                      </w:rPr>
                                      <w:t xml:space="preserve"> </w:t>
                                    </w:r>
                                  </w:p>
                                  <w:p w14:paraId="3592409B" w14:textId="77777777" w:rsidR="009A7889" w:rsidRPr="006E7900" w:rsidRDefault="009A7889" w:rsidP="006E7900">
                                    <w:pPr>
                                      <w:pStyle w:val="NoSpacing"/>
                                      <w:jc w:val="left"/>
                                      <w:rPr>
                                        <w:color w:val="000000" w:themeColor="text1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8" name="Flowchart: Decision 28"/>
                              <wps:cNvSpPr/>
                              <wps:spPr>
                                <a:xfrm>
                                  <a:off x="7877908" y="808892"/>
                                  <a:ext cx="1845945" cy="1579294"/>
                                </a:xfrm>
                                <a:prstGeom prst="flowChartDecision">
                                  <a:avLst/>
                                </a:prstGeom>
                                <a:noFill/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1ABB8D2B" w14:textId="24D54C30" w:rsidR="009A7889" w:rsidRPr="00D56298" w:rsidRDefault="007017B4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>Place order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59" name="Straight Arrow Connector 59"/>
                              <wps:cNvCnPr/>
                              <wps:spPr>
                                <a:xfrm>
                                  <a:off x="8792308" y="2391508"/>
                                  <a:ext cx="0" cy="698775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60" name="Straight Arrow Connector 60"/>
                              <wps:cNvCnPr/>
                              <wps:spPr>
                                <a:xfrm flipV="1">
                                  <a:off x="7080738" y="339969"/>
                                  <a:ext cx="349885" cy="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61" name="Rectangle 61"/>
                              <wps:cNvSpPr/>
                              <wps:spPr>
                                <a:xfrm>
                                  <a:off x="8006861" y="3528646"/>
                                  <a:ext cx="1710250" cy="456809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3F9C76B" w14:textId="4C4425DE" w:rsidR="009A7889" w:rsidRPr="007017B4" w:rsidRDefault="006233CC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Confirm place for Services and Finalize order </w:t>
                                    </w:r>
                                  </w:p>
                                  <w:p w14:paraId="5064477C" w14:textId="77777777" w:rsidR="009A7889" w:rsidRPr="007017B4" w:rsidRDefault="009A7889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2" name="Straight Arrow Connector 62"/>
                              <wps:cNvCnPr/>
                              <wps:spPr>
                                <a:xfrm flipH="1" flipV="1">
                                  <a:off x="562708" y="2379784"/>
                                  <a:ext cx="0" cy="800491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63" name="Rectangle 63"/>
                              <wps:cNvSpPr/>
                              <wps:spPr>
                                <a:xfrm>
                                  <a:off x="5826369" y="2391508"/>
                                  <a:ext cx="1862455" cy="453878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41A6F908" w14:textId="178341BB" w:rsidR="009A7889" w:rsidRPr="0063324A" w:rsidRDefault="006A69EB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>Discard Process and</w:t>
                                    </w:r>
                                    <w:r w:rsidR="00C67BC9">
                                      <w:rPr>
                                        <w:color w:val="000000" w:themeColor="text1"/>
                                      </w:rPr>
                                      <w:t xml:space="preserve"> return to</w:t>
                                    </w: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home page</w:t>
                                    </w:r>
                                  </w:p>
                                  <w:p w14:paraId="3DAC7FCC" w14:textId="77777777" w:rsidR="009A7889" w:rsidRPr="0063324A" w:rsidRDefault="009A7889" w:rsidP="009A7889">
                                    <w:pPr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4" name="Rectangle 64"/>
                              <wps:cNvSpPr/>
                              <wps:spPr>
                                <a:xfrm>
                                  <a:off x="8229600" y="4677508"/>
                                  <a:ext cx="1178853" cy="45720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36AADAE" w14:textId="1D9F91AC" w:rsidR="009A7889" w:rsidRPr="006233CC" w:rsidRDefault="006233CC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>Schedule Mother Request</w:t>
                                    </w:r>
                                  </w:p>
                                  <w:p w14:paraId="5E95D70F" w14:textId="77777777" w:rsidR="009A7889" w:rsidRPr="006233CC" w:rsidRDefault="009A7889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5" name="Straight Arrow Connector 65"/>
                              <wps:cNvCnPr/>
                              <wps:spPr>
                                <a:xfrm>
                                  <a:off x="8792308" y="3985846"/>
                                  <a:ext cx="0" cy="638175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66" name="Rectangle 66"/>
                              <wps:cNvSpPr/>
                              <wps:spPr>
                                <a:xfrm>
                                  <a:off x="5373650" y="4794738"/>
                                  <a:ext cx="2198475" cy="249555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9CD4B00" w14:textId="3E94360C" w:rsidR="009A7889" w:rsidRPr="006233CC" w:rsidRDefault="0063324A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>Add Loyalty points in Mother Profile</w:t>
                                    </w:r>
                                  </w:p>
                                  <w:p w14:paraId="53C333AA" w14:textId="77777777" w:rsidR="009A7889" w:rsidRPr="006233CC" w:rsidRDefault="009A7889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7" name="Straight Arrow Connector 67"/>
                              <wps:cNvCnPr/>
                              <wps:spPr>
                                <a:xfrm flipH="1">
                                  <a:off x="7537938" y="4900246"/>
                                  <a:ext cx="681306" cy="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68" name="Rectangle 68"/>
                              <wps:cNvSpPr/>
                              <wps:spPr>
                                <a:xfrm>
                                  <a:off x="-111103" y="211015"/>
                                  <a:ext cx="1137898" cy="347981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6"/>
                                </a:lnRef>
                                <a:fillRef idx="1">
                                  <a:schemeClr val="lt1"/>
                                </a:fillRef>
                                <a:effectRef idx="0">
                                  <a:schemeClr val="accent6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403F13A9" w14:textId="3E46FAAF" w:rsidR="00293365" w:rsidRDefault="009A7889" w:rsidP="009A7889">
                                    <w:pPr>
                                      <w:pStyle w:val="NoSpacing"/>
                                      <w:jc w:val="center"/>
                                    </w:pPr>
                                    <w:r>
                                      <w:t xml:space="preserve">Mother </w:t>
                                    </w:r>
                                    <w:r w:rsidR="00293365">
                                      <w:t>visit</w:t>
                                    </w:r>
                                    <w:r w:rsidR="009F19F8">
                                      <w:t xml:space="preserve"> online BabyCar</w:t>
                                    </w:r>
                                    <w:r w:rsidR="00293365">
                                      <w:t>.com</w:t>
                                    </w:r>
                                  </w:p>
                                  <w:p w14:paraId="153DBD6A" w14:textId="4EE1FFED" w:rsidR="009A7889" w:rsidRPr="007F79DE" w:rsidRDefault="009F19F8" w:rsidP="009A7889">
                                    <w:pPr>
                                      <w:pStyle w:val="NoSpacing"/>
                                      <w:jc w:val="center"/>
                                    </w:pPr>
                                    <w:r>
                                      <w:t>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69" name="Straight Arrow Connector 69"/>
                              <wps:cNvCnPr/>
                              <wps:spPr>
                                <a:xfrm>
                                  <a:off x="1031631" y="328246"/>
                                  <a:ext cx="342900" cy="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g:grpSp>
                              <wpg:cNvPr id="70" name="Group 70"/>
                              <wpg:cNvGrpSpPr/>
                              <wpg:grpSpPr>
                                <a:xfrm>
                                  <a:off x="574431" y="562708"/>
                                  <a:ext cx="1150473" cy="685800"/>
                                  <a:chOff x="0" y="0"/>
                                  <a:chExt cx="1150473" cy="685800"/>
                                </a:xfrm>
                              </wpg:grpSpPr>
                              <wps:wsp>
                                <wps:cNvPr id="71" name="Straight Connector 71"/>
                                <wps:cNvCnPr/>
                                <wps:spPr>
                                  <a:xfrm flipV="1">
                                    <a:off x="0" y="457200"/>
                                    <a:ext cx="1150473" cy="3322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72" name="Straight Arrow Connector 72"/>
                                <wps:cNvCnPr/>
                                <wps:spPr>
                                  <a:xfrm>
                                    <a:off x="0" y="457200"/>
                                    <a:ext cx="0" cy="228600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73" name="Straight Connector 73"/>
                                <wps:cNvCnPr/>
                                <wps:spPr>
                                  <a:xfrm flipV="1">
                                    <a:off x="1148861" y="0"/>
                                    <a:ext cx="1612" cy="463697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  <wps:wsp>
                              <wps:cNvPr id="74" name="Straight Arrow Connector 74"/>
                              <wps:cNvCnPr/>
                              <wps:spPr>
                                <a:xfrm>
                                  <a:off x="2051538" y="475088"/>
                                  <a:ext cx="1261843" cy="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g:grpSp>
                              <wpg:cNvPr id="75" name="Group 75"/>
                              <wpg:cNvGrpSpPr/>
                              <wpg:grpSpPr>
                                <a:xfrm flipH="1">
                                  <a:off x="1840523" y="562708"/>
                                  <a:ext cx="1014535" cy="685800"/>
                                  <a:chOff x="0" y="0"/>
                                  <a:chExt cx="1150473" cy="685800"/>
                                </a:xfrm>
                              </wpg:grpSpPr>
                              <wps:wsp>
                                <wps:cNvPr id="76" name="Straight Connector 76"/>
                                <wps:cNvCnPr/>
                                <wps:spPr>
                                  <a:xfrm flipV="1">
                                    <a:off x="0" y="457200"/>
                                    <a:ext cx="1150473" cy="3322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77" name="Straight Arrow Connector 77"/>
                                <wps:cNvCnPr/>
                                <wps:spPr>
                                  <a:xfrm>
                                    <a:off x="0" y="457200"/>
                                    <a:ext cx="0" cy="228600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78" name="Straight Connector 78"/>
                                <wps:cNvCnPr/>
                                <wps:spPr>
                                  <a:xfrm flipV="1">
                                    <a:off x="1148861" y="0"/>
                                    <a:ext cx="1612" cy="463697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  <wps:wsp>
                              <wps:cNvPr id="79" name="Rectangle 79"/>
                              <wps:cNvSpPr/>
                              <wps:spPr>
                                <a:xfrm>
                                  <a:off x="2403231" y="1242646"/>
                                  <a:ext cx="848360" cy="34544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833AC87" w14:textId="77777777" w:rsidR="009A7889" w:rsidRPr="00C67BC9" w:rsidRDefault="009A7889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 w:rsidRPr="00C67BC9">
                                      <w:rPr>
                                        <w:color w:val="000000" w:themeColor="text1"/>
                                      </w:rPr>
                                      <w:t xml:space="preserve">Sign Up 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80" name="Rectangle 80"/>
                              <wps:cNvSpPr/>
                              <wps:spPr>
                                <a:xfrm>
                                  <a:off x="117231" y="1242646"/>
                                  <a:ext cx="848557" cy="345440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3FA0FBD3" w14:textId="77777777" w:rsidR="009A7889" w:rsidRPr="00C67BC9" w:rsidRDefault="009A7889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 w:rsidRPr="00C67BC9">
                                      <w:rPr>
                                        <w:color w:val="000000" w:themeColor="text1"/>
                                      </w:rPr>
                                      <w:t>Sign In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81" name="Straight Arrow Connector 81"/>
                              <wps:cNvCnPr/>
                              <wps:spPr>
                                <a:xfrm flipH="1">
                                  <a:off x="1019908" y="1359877"/>
                                  <a:ext cx="1357679" cy="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2" name="Straight Connector 82"/>
                              <wps:cNvCnPr/>
                              <wps:spPr>
                                <a:xfrm>
                                  <a:off x="1019908" y="2157046"/>
                                  <a:ext cx="3093573" cy="2540"/>
                                </a:xfrm>
                                <a:prstGeom prst="line">
                                  <a:avLst/>
                                </a:prstGeom>
                                <a:ln w="28575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3" name="Straight Connector 83"/>
                              <wps:cNvCnPr/>
                              <wps:spPr>
                                <a:xfrm flipH="1" flipV="1">
                                  <a:off x="4114800" y="1008184"/>
                                  <a:ext cx="1319" cy="1140460"/>
                                </a:xfrm>
                                <a:prstGeom prst="line">
                                  <a:avLst/>
                                </a:prstGeom>
                                <a:ln w="28575">
                                  <a:solidFill>
                                    <a:schemeClr val="tx1"/>
                                  </a:solidFill>
                                  <a:headEnd type="none" w="med" len="med"/>
                                  <a:tailEnd type="triangle" w="med" len="med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4" name="Straight Arrow Connector 84"/>
                              <wps:cNvCnPr/>
                              <wps:spPr>
                                <a:xfrm flipV="1">
                                  <a:off x="5449854" y="328246"/>
                                  <a:ext cx="606727" cy="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5" name="Rectangle 85"/>
                              <wps:cNvSpPr/>
                              <wps:spPr>
                                <a:xfrm>
                                  <a:off x="6060831" y="135735"/>
                                  <a:ext cx="1026795" cy="666079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6"/>
                                </a:lnRef>
                                <a:fillRef idx="1">
                                  <a:schemeClr val="lt1"/>
                                </a:fillRef>
                                <a:effectRef idx="0">
                                  <a:schemeClr val="accent6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25E2B46F" w14:textId="0C6AE574" w:rsidR="009A7889" w:rsidRPr="007F79DE" w:rsidRDefault="009A7889" w:rsidP="00E84111">
                                    <w:pPr>
                                      <w:pStyle w:val="NoSpacing"/>
                                      <w:jc w:val="center"/>
                                    </w:pPr>
                                    <w:r>
                                      <w:t xml:space="preserve">Online </w:t>
                                    </w:r>
                                    <w:r w:rsidR="00E84111">
                                      <w:t>Baby Sitter request cart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86" name="Rectangle 86"/>
                              <wps:cNvSpPr/>
                              <wps:spPr>
                                <a:xfrm>
                                  <a:off x="7432431" y="105508"/>
                                  <a:ext cx="1026795" cy="462280"/>
                                </a:xfrm>
                                <a:prstGeom prst="rect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6"/>
                                </a:lnRef>
                                <a:fillRef idx="1">
                                  <a:schemeClr val="lt1"/>
                                </a:fillRef>
                                <a:effectRef idx="0">
                                  <a:schemeClr val="accent6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3AC4AE97" w14:textId="233DD669" w:rsidR="009A7889" w:rsidRPr="007F79DE" w:rsidRDefault="00D56298" w:rsidP="009A7889">
                                    <w:pPr>
                                      <w:pStyle w:val="NoSpacing"/>
                                      <w:jc w:val="center"/>
                                    </w:pPr>
                                    <w:r>
                                      <w:t>Evaluate order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87" name="Straight Connector 87"/>
                              <wps:cNvCnPr/>
                              <wps:spPr>
                                <a:xfrm>
                                  <a:off x="8452338" y="328246"/>
                                  <a:ext cx="342900" cy="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8" name="Text Box 88"/>
                              <wps:cNvSpPr txBox="1"/>
                              <wps:spPr>
                                <a:xfrm>
                                  <a:off x="7432431" y="1359877"/>
                                  <a:ext cx="452755" cy="23114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67681E8E" w14:textId="77777777" w:rsidR="009A7889" w:rsidRPr="00AE415E" w:rsidRDefault="009A7889" w:rsidP="009A7889">
                                    <w:pPr>
                                      <w:pStyle w:val="NoSpacing"/>
                                      <w:jc w:val="center"/>
                                    </w:pPr>
                                    <w:r>
                                      <w:t>No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89" name="Straight Connector 89"/>
                              <wps:cNvCnPr/>
                              <wps:spPr>
                                <a:xfrm flipH="1">
                                  <a:off x="8792308" y="328246"/>
                                  <a:ext cx="4250" cy="45974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headEnd type="none" w="med" len="med"/>
                                  <a:tailEnd type="triangle" w="med" len="med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90" name="Flowchart: Decision 28"/>
                              <wps:cNvSpPr/>
                              <wps:spPr>
                                <a:xfrm>
                                  <a:off x="5602265" y="1047659"/>
                                  <a:ext cx="1844313" cy="1143408"/>
                                </a:xfrm>
                                <a:prstGeom prst="flowChartDecision">
                                  <a:avLst/>
                                </a:prstGeom>
                                <a:noFill/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7D61F7D0" w14:textId="6B446CCD" w:rsidR="009A7889" w:rsidRPr="002A1AD4" w:rsidRDefault="00DC1D05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>Confirm</w:t>
                                    </w: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</w:t>
                                    </w:r>
                                    <w:r w:rsidR="002A1AD4">
                                      <w:rPr>
                                        <w:color w:val="000000" w:themeColor="text1"/>
                                      </w:rPr>
                                      <w:t xml:space="preserve">Baby Sitter </w:t>
                                    </w:r>
                                    <w:r w:rsidR="006E7900">
                                      <w:rPr>
                                        <w:color w:val="000000" w:themeColor="text1"/>
                                      </w:rPr>
                                      <w:t>Credentials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91" name="Straight Arrow Connector 91"/>
                              <wps:cNvCnPr/>
                              <wps:spPr>
                                <a:xfrm>
                                  <a:off x="6532112" y="2157046"/>
                                  <a:ext cx="0" cy="23114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92" name="Text Box 92"/>
                              <wps:cNvSpPr txBox="1"/>
                              <wps:spPr>
                                <a:xfrm>
                                  <a:off x="6858000" y="2157046"/>
                                  <a:ext cx="452755" cy="23114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139C2475" w14:textId="77777777" w:rsidR="009A7889" w:rsidRPr="00AE415E" w:rsidRDefault="009A7889" w:rsidP="009A7889">
                                    <w:pPr>
                                      <w:pStyle w:val="NoSpacing"/>
                                      <w:jc w:val="center"/>
                                    </w:pPr>
                                    <w:r>
                                      <w:t>No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93" name="Straight Connector 93"/>
                              <wps:cNvCnPr/>
                              <wps:spPr>
                                <a:xfrm flipH="1">
                                  <a:off x="6740769" y="2848708"/>
                                  <a:ext cx="1270" cy="334010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94" name="Straight Connector 94"/>
                              <wps:cNvCnPr/>
                              <wps:spPr>
                                <a:xfrm flipH="1" flipV="1">
                                  <a:off x="574431" y="3188677"/>
                                  <a:ext cx="6177085" cy="391"/>
                                </a:xfrm>
                                <a:prstGeom prst="line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95" name="Text Box 95"/>
                              <wps:cNvSpPr txBox="1"/>
                              <wps:spPr>
                                <a:xfrm>
                                  <a:off x="5236619" y="1359877"/>
                                  <a:ext cx="452755" cy="23114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7BF66C83" w14:textId="77777777" w:rsidR="009A7889" w:rsidRPr="00AE415E" w:rsidRDefault="009A7889" w:rsidP="009A7889">
                                    <w:pPr>
                                      <w:pStyle w:val="NoSpacing"/>
                                      <w:jc w:val="center"/>
                                    </w:pPr>
                                    <w:r>
                                      <w:t>Yes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g:grpSp>
                              <wpg:cNvPr id="96" name="Group 96"/>
                              <wpg:cNvGrpSpPr/>
                              <wpg:grpSpPr>
                                <a:xfrm>
                                  <a:off x="4764004" y="1008185"/>
                                  <a:ext cx="914464" cy="606982"/>
                                  <a:chOff x="-30734" y="1"/>
                                  <a:chExt cx="914464" cy="606982"/>
                                </a:xfrm>
                              </wpg:grpSpPr>
                              <wps:wsp>
                                <wps:cNvPr id="97" name="Straight Arrow Connector 97"/>
                                <wps:cNvCnPr/>
                                <wps:spPr>
                                  <a:xfrm flipV="1">
                                    <a:off x="-30734" y="1"/>
                                    <a:ext cx="0" cy="606982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98" name="Straight Connector 98"/>
                                <wps:cNvCnPr/>
                                <wps:spPr>
                                  <a:xfrm flipH="1">
                                    <a:off x="-30734" y="606983"/>
                                    <a:ext cx="914464" cy="0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  <wps:wsp>
                              <wps:cNvPr id="99" name="Text Box 99"/>
                              <wps:cNvSpPr txBox="1"/>
                              <wps:spPr>
                                <a:xfrm>
                                  <a:off x="8804031" y="2391508"/>
                                  <a:ext cx="452755" cy="23114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  <a:effectLst/>
                              </wps:spPr>
                              <wps:style>
                                <a:lnRef idx="0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25A6951C" w14:textId="77777777" w:rsidR="009A7889" w:rsidRPr="00AE415E" w:rsidRDefault="009A7889" w:rsidP="009A7889">
                                    <w:pPr>
                                      <w:pStyle w:val="NoSpacing"/>
                                      <w:jc w:val="center"/>
                                    </w:pPr>
                                    <w:r>
                                      <w:t>Yes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00" name="Straight Arrow Connector 100"/>
                              <wps:cNvCnPr/>
                              <wps:spPr>
                                <a:xfrm>
                                  <a:off x="8792308" y="3305908"/>
                                  <a:ext cx="0" cy="228600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01" name="Rectangle 101"/>
                              <wps:cNvSpPr/>
                              <wps:spPr>
                                <a:xfrm>
                                  <a:off x="5709138" y="4103077"/>
                                  <a:ext cx="1833343" cy="367177"/>
                                </a:xfrm>
                                <a:prstGeom prst="rect">
                                  <a:avLst/>
                                </a:prstGeom>
                                <a:noFill/>
                              </wps:spPr>
                              <wps:style>
                                <a:lnRef idx="2">
                                  <a:schemeClr val="accent1">
                                    <a:shade val="50000"/>
                                  </a:schemeClr>
                                </a:lnRef>
                                <a:fillRef idx="1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lt1"/>
                                </a:fontRef>
                              </wps:style>
                              <wps:txbx>
                                <w:txbxContent>
                                  <w:p w14:paraId="2DF547B9" w14:textId="5897A77D" w:rsidR="009A7889" w:rsidRPr="0063324A" w:rsidRDefault="0063324A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>Maintain Personalize Service Record</w:t>
                                    </w:r>
                                  </w:p>
                                  <w:p w14:paraId="35CD41A7" w14:textId="77777777" w:rsidR="009A7889" w:rsidRPr="0063324A" w:rsidRDefault="009A7889" w:rsidP="009A7889">
                                    <w:pPr>
                                      <w:pStyle w:val="NoSpacing"/>
                                      <w:jc w:val="center"/>
                                      <w:rPr>
                                        <w:color w:val="000000" w:themeColor="text1"/>
                                      </w:rPr>
                                    </w:pP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s:wsp>
                              <wps:cNvPr id="102" name="Straight Arrow Connector 102"/>
                              <wps:cNvCnPr/>
                              <wps:spPr>
                                <a:xfrm flipV="1">
                                  <a:off x="6049108" y="3188677"/>
                                  <a:ext cx="0" cy="902823"/>
                                </a:xfrm>
                                <a:prstGeom prst="straightConnector1">
                                  <a:avLst/>
                                </a:prstGeom>
                                <a:ln>
                                  <a:solidFill>
                                    <a:schemeClr val="tx1"/>
                                  </a:solidFill>
                                  <a:tailEnd type="triangle"/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grpSp>
                        </wpg:grpSp>
                      </wpg:grpSp>
                      <wps:wsp>
                        <wps:cNvPr id="103" name="Straight Arrow Connector 103"/>
                        <wps:cNvCnPr/>
                        <wps:spPr>
                          <a:xfrm flipH="1" flipV="1">
                            <a:off x="7420708" y="1594338"/>
                            <a:ext cx="458323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503B16B" id="Group 46" o:spid="_x0000_s1066" style="position:absolute;left:0;text-align:left;margin-left:-58.8pt;margin-top:36.75pt;width:774.35pt;height:411.3pt;z-index:251732992;mso-width-relative:margin;mso-height-relative:margin" coordorigin="-111103,-95711" coordsize="9834956,5230419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">
                <v:group id="Group 47" o:spid="_x0000_s1067" style="position:absolute;left:-111103;top:-95711;width:9834956;height:5230419" coordorigin="-111103,-95711" coordsize="9834956,5230419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">
                  <v:shapetype id="_x0000_t32" coordsize="21600,21600" o:spt="32" o:oned="t" path="m0,0l21600,21600e" filled="f">
                    <v:path arrowok="t" fillok="f" o:connecttype="none"/>
                    <o:lock v:ext="edit" shapetype="t"/>
                  </v:shapetype>
                  <v:shape id="Straight Arrow Connector 48" o:spid="_x0000_s1068" type="#_x0000_t32" style="position:absolute;left:527538;top:1582615;width:0;height:348371;flip:x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" strokecolor="black [3213]" strokeweight=".5pt">
                    <v:stroke endarrow="block" joinstyle="miter"/>
                  </v:shape>
                  <v:group id="Group 49" o:spid="_x0000_s1069" style="position:absolute;left:-111103;top:-95711;width:9834956;height:5230419" coordorigin="-111103,-95711" coordsize="9834956,5230419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">
                    <v:shape id="Straight Arrow Connector 50" o:spid="_x0000_s1070" type="#_x0000_t32" style="position:absolute;left:6623538;top:4443046;width:0;height:339725;flip:x 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yP4W/MMAAADbAAAADwAAAGRycy9kb3ducmV2LnhtbERPz2vCMBS+D/wfwht4m+kmzlGNIkPB&#10;gwjrxvT4bN6asualJtHW/fXLYbDjx/d7vuxtI67kQ+1YweMoA0FcOl1zpeDjffPwAiJEZI2NY1Jw&#10;owDLxeBujrl2Hb/RtYiVSCEcclRgYmxzKUNpyGIYuZY4cV/OW4wJ+kpqj10Kt418yrJnabHm1GCw&#10;pVdD5XdxsQqOh+LAej/53J3X7jgd/3jTnaZKDe/71QxEpD7+i//cW61gktanL+kHyMUv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Mj+FvzDAAAA2wAAAA8AAAAAAAAAAAAA&#10;AAAAoQIAAGRycy9kb3ducmV2LnhtbFBLBQYAAAAABAAEAPkAAACRAwAAAAA=&#10;" strokecolor="black [3213]" strokeweight=".5pt">
                      <v:stroke endarrow="block" joinstyle="miter"/>
                    </v:shape>
                    <v:group id="Group 51" o:spid="_x0000_s1071" style="position:absolute;left:-111103;top:-95711;width:9834956;height:5230419" coordorigin="-111103,-95711" coordsize="9834956,5230419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BQb3kHDAAAA2wAAAA8A&#10;AAAAAAAAAAAAAAAAqQIAAGRycy9kb3ducmV2LnhtbFBLBQYAAAAABAAEAPoAAACZAwAAAAA=&#10;">
                      <v:shapetype id="_x0000_t202" coordsize="21600,21600" o:spt="202" path="m0,0l0,21600,21600,21600,21600,0xe">
                        <v:stroke joinstyle="miter"/>
                        <v:path gradientshapeok="t" o:connecttype="rect"/>
                      </v:shapetype>
                      <v:shape id="Text Box 52" o:spid="_x0000_s1072" type="#_x0000_t202" style="position:absolute;left:2020606;top:-95711;width:1219285;height:799679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VdFfVwgAA&#10;ANsAAAAPAAAAZHJzL2Rvd25yZXYueG1sRI9Bi8IwFITvgv8hPMGbJorK2jXKsiJ4UnR3hb09mmdb&#10;bF5KE23990YQPA4z8w2zWLW2FDeqfeFYw2ioQBCnzhScafj92Qw+QPiAbLB0TBru5GG17HYWmBjX&#10;8IFux5CJCGGfoIY8hCqR0qc5WfRDVxFH7+xqiyHKOpOmxibCbSnHSs2kxYLjQo4VfeeUXo5Xq+Fv&#10;d/4/TdQ+W9tp1bhWSbZzqXW/1359ggjUhnf41d4aDdMxPL/EHyCX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FV0V9XCAAAA2wAAAA8AAAAAAAAAAAAAAAAAlwIAAGRycy9kb3du&#10;cmV2LnhtbFBLBQYAAAAABAAEAPUAAACGAwAAAAA=&#10;" filled="f" stroked="f">
                        <v:textbox>
                          <w:txbxContent>
                            <w:p w14:paraId="5ED674A7" w14:textId="5338A17A" w:rsidR="00DF38AC" w:rsidRDefault="000C7244" w:rsidP="009A7889">
                              <w:pPr>
                                <w:pStyle w:val="NoSpacing"/>
                              </w:pPr>
                              <w:r>
                                <w:t xml:space="preserve">Mothers will have option to </w:t>
                              </w:r>
                              <w:r w:rsidR="009A7889">
                                <w:t xml:space="preserve">Bypass Login to access online </w:t>
                              </w:r>
                              <w:r w:rsidR="00DF38AC">
                                <w:t>Baby care</w:t>
                              </w:r>
                            </w:p>
                            <w:p w14:paraId="780D1CCA" w14:textId="64461BE2" w:rsidR="009A7889" w:rsidRPr="00AE415E" w:rsidRDefault="004278E2" w:rsidP="009A7889">
                              <w:pPr>
                                <w:pStyle w:val="NoSpacing"/>
                              </w:pPr>
                              <w:r>
                                <w:t xml:space="preserve"> </w:t>
                              </w:r>
                            </w:p>
                          </w:txbxContent>
                        </v:textbox>
                      </v:shape>
                      <v:shape id="Text Box 53" o:spid="_x0000_s1073" type="#_x0000_t202" style="position:absolute;left:339969;top:562708;width:1369060;height:56769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6OPJOwwAA&#10;ANsAAAAPAAAAZHJzL2Rvd25yZXYueG1sRI9Ba8JAFITvgv9heUJvumutRVNXkUqhJ8VUBW+P7DMJ&#10;zb4N2a1J/70rCB6HmfmGWaw6W4krNb50rGE8UiCIM2dKzjUcfr6GMxA+IBusHJOGf/KwWvZ7C0yM&#10;a3lP1zTkIkLYJ6ihCKFOpPRZQRb9yNXE0bu4xmKIssmlabCNcFvJV6XepcWS40KBNX0WlP2mf1bD&#10;cXs5n97ULt/Yad26Tkm2c6n1y6Bbf4AI1IVn+NH+NhqmE7h/iT9ALm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6OPJOwwAAANsAAAAPAAAAAAAAAAAAAAAAAJcCAABkcnMvZG93&#10;bnJldi54bWxQSwUGAAAAAAQABAD1AAAAhwMAAAAA&#10;" filled="f" stroked="f">
                        <v:textbox>
                          <w:txbxContent>
                            <w:p w14:paraId="3A04D9C2" w14:textId="65E90BEC" w:rsidR="009A7889" w:rsidRPr="00AE415E" w:rsidRDefault="009F19F8" w:rsidP="009A7889">
                              <w:pPr>
                                <w:pStyle w:val="NoSpacing"/>
                              </w:pPr>
                              <w:r>
                                <w:t>Mother</w:t>
                              </w:r>
                              <w:r w:rsidR="009A7889">
                                <w:t xml:space="preserve"> is a registered User if yes proceed to login</w:t>
                              </w:r>
                            </w:p>
                          </w:txbxContent>
                        </v:textbox>
                      </v:shape>
                      <v:rect id="Rectangle 54" o:spid="_x0000_s1074" style="position:absolute;left:8077200;top:3071446;width:1524440;height:2311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tHqlWxgAA&#10;ANsAAAAPAAAAZHJzL2Rvd25yZXYueG1sRI9Ba8JAFITvhf6H5RV6Ed0orUh0ldJiyaEUtPXg7Zl9&#10;ZlOzb0P2VdN/3y0UPA4z8w2zWPW+UWfqYh3YwHiUgSIug625MvD5sR7OQEVBttgEJgM/FGG1vL1Z&#10;YG7DhTd03kqlEoRjjgacSJtrHUtHHuMotMTJO4bOoyTZVdp2eElw3+hJlk21x5rTgsOWnh2Vp+23&#10;N7Aveqm+xq/ydsLBblC4Q/n+cjDm/q5/moMS6uUa/m8X1sDjA/x9ST9AL38B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BtHqlWxgAAANsAAAAPAAAAAAAAAAAAAAAAAJcCAABkcnMv&#10;ZG93bnJldi54bWxQSwUGAAAAAAQABAD1AAAAigMAAAAA&#10;" filled="f" strokecolor="black [3213]" strokeweight="1pt">
                        <v:textbox>
                          <w:txbxContent>
                            <w:p w14:paraId="3911CC9C" w14:textId="270FED03" w:rsidR="009A7889" w:rsidRPr="007017B4" w:rsidRDefault="006233CC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 xml:space="preserve">Deliver Payment options </w:t>
                              </w:r>
                            </w:p>
                            <w:p w14:paraId="7AE356E2" w14:textId="77777777" w:rsidR="009A7889" w:rsidRPr="007017B4" w:rsidRDefault="009A7889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</w:p>
                          </w:txbxContent>
                        </v:textbox>
                      </v:rect>
                      <v:rect id="Rectangle 55" o:spid="_x0000_s1075" style="position:absolute;left:117231;top:1934308;width:848360;height:4572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T28kbxQAA&#10;ANsAAAAPAAAAZHJzL2Rvd25yZXYueG1sRI9Ba8JAFITvhf6H5RV6q5sUIiW6SiIUgoWCUcTeHtln&#10;Epp9G7NrTP99t1DwOMzMN8xyPZlOjDS41rKCeBaBIK6sbrlWcNi/v7yBcB5ZY2eZFPyQg/Xq8WGJ&#10;qbY33tFY+loECLsUFTTe96mUrmrIoJvZnjh4ZzsY9EEOtdQD3gLcdPI1iubSYMthocGeNg1V3+XV&#10;KDjukjPl+fwgP7+ySxaXxfSxPSn1/DRlCxCeJn8P/7cLrSBJ4O9L+AFy9Qs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JPbyRvFAAAA2wAAAA8AAAAAAAAAAAAAAAAAlwIAAGRycy9k&#10;b3ducmV2LnhtbFBLBQYAAAAABAAEAPUAAACJAwAAAAA=&#10;" filled="f" strokecolor="#1f4d78 [1604]" strokeweight="1pt">
                        <v:textbox>
                          <w:txbxContent>
                            <w:p w14:paraId="6B4F4241" w14:textId="77C210F2" w:rsidR="009A7889" w:rsidRPr="006A69EB" w:rsidRDefault="00C67BC9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 xml:space="preserve">Mother’s Account </w:t>
                              </w:r>
                            </w:p>
                            <w:p w14:paraId="5AADB51E" w14:textId="77777777" w:rsidR="009A7889" w:rsidRPr="006A69EB" w:rsidRDefault="009A7889" w:rsidP="009A7889">
                              <w:pPr>
                                <w:pStyle w:val="NoSpacing"/>
                                <w:rPr>
                                  <w:color w:val="000000" w:themeColor="text1"/>
                                </w:rPr>
                              </w:pPr>
                            </w:p>
                          </w:txbxContent>
                        </v:textbox>
                      </v:rect>
                      <v:rect id="Rectangle 56" o:spid="_x0000_s1076" style="position:absolute;left:1371600;top:211015;width:685769;height:3429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ygJK6xgAA&#10;ANsAAAAPAAAAZHJzL2Rvd25yZXYueG1sRI9Pa8JAFMTvhX6H5RW8iG4UKhJdpbS05FAK9c/B2zP7&#10;zKZm34bsq6bfvlsoeBxm5jfMct37Rl2oi3VgA5NxBoq4DLbmysBu+zqag4qCbLEJTAZ+KMJ6dX+3&#10;xNyGK3/SZSOVShCOORpwIm2udSwdeYzj0BIn7xQ6j5JkV2nb4TXBfaOnWTbTHmtOCw5benZUnjff&#10;3sCh6KX6mrzJ+xmH+2HhjuXHy9GYwUP/tAAl1Mst/N8urIHHGfx9ST9Ar34B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DygJK6xgAAANsAAAAPAAAAAAAAAAAAAAAAAJcCAABkcnMv&#10;ZG93bnJldi54bWxQSwUGAAAAAAQABAD1AAAAigMAAAAA&#10;" filled="f" strokecolor="black [3213]" strokeweight="1pt">
                        <v:textbox>
                          <w:txbxContent>
                            <w:p w14:paraId="00FA28C8" w14:textId="47C65FA0" w:rsidR="009A7889" w:rsidRPr="009F19F8" w:rsidRDefault="009F19F8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>Login Page</w:t>
                              </w:r>
                            </w:p>
                            <w:p w14:paraId="17FB3D47" w14:textId="77777777" w:rsidR="009A7889" w:rsidRPr="009F19F8" w:rsidRDefault="009A7889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</w:p>
                          </w:txbxContent>
                        </v:textbox>
                      </v:rect>
                      <v:rect id="Rectangle 57" o:spid="_x0000_s1077" style="position:absolute;left:3305695;top:105503;width:2143813;height:911078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" filled="f" strokecolor="black [3213]" strokeweight="2.25pt">
                        <v:textbox>
                          <w:txbxContent>
                            <w:p w14:paraId="3C7A17BB" w14:textId="196A395B" w:rsidR="009A7889" w:rsidRPr="006E7900" w:rsidRDefault="00CD5AB0" w:rsidP="006E7900">
                              <w:pPr>
                                <w:pStyle w:val="NoSpacing"/>
                                <w:numPr>
                                  <w:ilvl w:val="0"/>
                                  <w:numId w:val="5"/>
                                </w:numPr>
                                <w:jc w:val="left"/>
                                <w:rPr>
                                  <w:color w:val="000000" w:themeColor="text1"/>
                                </w:rPr>
                              </w:pPr>
                              <w:r w:rsidRPr="006E7900">
                                <w:rPr>
                                  <w:color w:val="000000" w:themeColor="text1"/>
                                </w:rPr>
                                <w:t xml:space="preserve">Babysitters profile </w:t>
                              </w:r>
                              <w:r w:rsidR="009A7889" w:rsidRPr="006E7900">
                                <w:rPr>
                                  <w:color w:val="000000" w:themeColor="text1"/>
                                </w:rPr>
                                <w:t xml:space="preserve"> </w:t>
                              </w:r>
                            </w:p>
                            <w:p w14:paraId="17C9B898" w14:textId="77777777" w:rsidR="0015508B" w:rsidRPr="006E7900" w:rsidRDefault="00B92CDC" w:rsidP="006E7900">
                              <w:pPr>
                                <w:pStyle w:val="NoSpacing"/>
                                <w:numPr>
                                  <w:ilvl w:val="0"/>
                                  <w:numId w:val="5"/>
                                </w:numPr>
                                <w:jc w:val="left"/>
                                <w:rPr>
                                  <w:color w:val="000000" w:themeColor="text1"/>
                                </w:rPr>
                              </w:pPr>
                              <w:r w:rsidRPr="006E7900">
                                <w:rPr>
                                  <w:color w:val="000000" w:themeColor="text1"/>
                                </w:rPr>
                                <w:t>Baby products</w:t>
                              </w:r>
                              <w:r w:rsidR="009A7889" w:rsidRPr="006E7900">
                                <w:rPr>
                                  <w:color w:val="000000" w:themeColor="text1"/>
                                </w:rPr>
                                <w:t xml:space="preserve"> Products </w:t>
                              </w:r>
                            </w:p>
                            <w:p w14:paraId="5382ADA7" w14:textId="30BB6CB2" w:rsidR="009A7889" w:rsidRPr="006E7900" w:rsidRDefault="00915D74" w:rsidP="006E7900">
                              <w:pPr>
                                <w:pStyle w:val="NoSpacing"/>
                                <w:numPr>
                                  <w:ilvl w:val="0"/>
                                  <w:numId w:val="5"/>
                                </w:numPr>
                                <w:jc w:val="left"/>
                                <w:rPr>
                                  <w:color w:val="000000" w:themeColor="text1"/>
                                </w:rPr>
                              </w:pPr>
                              <w:r w:rsidRPr="006E7900">
                                <w:rPr>
                                  <w:color w:val="000000" w:themeColor="text1"/>
                                </w:rPr>
                                <w:t>Complete readiness profile.</w:t>
                              </w:r>
                            </w:p>
                            <w:p w14:paraId="574CBA41" w14:textId="04D0189C" w:rsidR="009A7889" w:rsidRPr="006E7900" w:rsidRDefault="0015508B" w:rsidP="006E7900">
                              <w:pPr>
                                <w:pStyle w:val="NoSpacing"/>
                                <w:numPr>
                                  <w:ilvl w:val="0"/>
                                  <w:numId w:val="5"/>
                                </w:numPr>
                                <w:jc w:val="left"/>
                                <w:rPr>
                                  <w:color w:val="000000" w:themeColor="text1"/>
                                </w:rPr>
                              </w:pPr>
                              <w:r w:rsidRPr="006E7900">
                                <w:rPr>
                                  <w:color w:val="000000" w:themeColor="text1"/>
                                </w:rPr>
                                <w:t xml:space="preserve">Integrated Monitoring portal </w:t>
                              </w:r>
                              <w:r w:rsidR="009A7889" w:rsidRPr="006E7900">
                                <w:rPr>
                                  <w:color w:val="000000" w:themeColor="text1"/>
                                </w:rPr>
                                <w:t xml:space="preserve"> </w:t>
                              </w:r>
                            </w:p>
                            <w:p w14:paraId="3592409B" w14:textId="77777777" w:rsidR="009A7889" w:rsidRPr="006E7900" w:rsidRDefault="009A7889" w:rsidP="006E7900">
                              <w:pPr>
                                <w:pStyle w:val="NoSpacing"/>
                                <w:jc w:val="left"/>
                                <w:rPr>
                                  <w:color w:val="000000" w:themeColor="text1"/>
                                </w:rPr>
                              </w:pPr>
                            </w:p>
                          </w:txbxContent>
                        </v:textbox>
                      </v:rect>
                      <v:shapetype id="_x0000_t110" coordsize="21600,21600" o:spt="110" path="m10800,0l0,10800,10800,21600,21600,10800xe">
                        <v:stroke joinstyle="miter"/>
                        <v:path gradientshapeok="t" o:connecttype="rect" textboxrect="5400,5400,16200,16200"/>
                      </v:shapetype>
                      <v:shape id="Flowchart: Decision 28" o:spid="_x0000_s1078" type="#_x0000_t110" style="position:absolute;left:7877908;top:808892;width:1845945;height:1579294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55A/DwQAA&#10;ANsAAAAPAAAAZHJzL2Rvd25yZXYueG1sRE/Pa8IwFL4L/g/hCbvZ1MKsVKPomMybrA6Gt0fz1pQ1&#10;L12SafffL4fBjh/f781utL24kQ+dYwWLLAdB3Djdcavg7XKcr0CEiKyxd0wKfijAbjudbLDS7s6v&#10;dKtjK1IIhwoVmBiHSsrQGLIYMjcQJ+7DeYsxQd9K7fGewm0vizxfSosdpwaDAz0Zaj7rb6ugKM6G&#10;6Vzmz/Xh+OX37+X1xZRKPczG/RpEpDH+i//cJ63gMY1NX9IPkNtf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+eQPw8EAAADbAAAADwAAAAAAAAAAAAAAAACXAgAAZHJzL2Rvd25y&#10;ZXYueG1sUEsFBgAAAAAEAAQA9QAAAIUDAAAAAA==&#10;" filled="f" strokecolor="black [3213]" strokeweight="1pt">
                        <v:textbox>
                          <w:txbxContent>
                            <w:p w14:paraId="1ABB8D2B" w14:textId="24D54C30" w:rsidR="009A7889" w:rsidRPr="00D56298" w:rsidRDefault="007017B4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>Place order</w:t>
                              </w:r>
                            </w:p>
                          </w:txbxContent>
                        </v:textbox>
                      </v:shape>
                      <v:shape id="Straight Arrow Connector 59" o:spid="_x0000_s1079" type="#_x0000_t32" style="position:absolute;left:8792308;top:2391508;width:0;height:698775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C2r+oMUAAADbAAAADwAAAGRycy9kb3ducmV2LnhtbESPT2vCQBTE74V+h+UJ3upGxarRVaRQ&#10;VLxolP65PbLPZGn2bciuJv323UKhx2FmfsMs152txJ0abxwrGA4SEMS504YLBZfz69MMhA/IGivH&#10;pOCbPKxXjw9LTLVr+UT3LBQiQtinqKAMoU6l9HlJFv3A1cTRu7rGYoiyKaRusI1wW8lRkjxLi4bj&#10;Qok1vZSUf2U3qyC/fLzP6WjedDs20219+DyMs71S/V63WYAI1IX/8F97pxVM5vD7Jf4AufoB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C2r+oMUAAADbAAAADwAAAAAAAAAA&#10;AAAAAAChAgAAZHJzL2Rvd25yZXYueG1sUEsFBgAAAAAEAAQA+QAAAJMDAAAAAA==&#10;" strokecolor="black [3213]" strokeweight=".5pt">
                        <v:stroke endarrow="block" joinstyle="miter"/>
                      </v:shape>
                      <v:shape id="Straight Arrow Connector 60" o:spid="_x0000_s1080" type="#_x0000_t32" style="position:absolute;left:7080738;top:339969;width:349885;height:0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q853gsEAAADbAAAADwAAAGRycy9kb3ducmV2LnhtbERP3WrCMBS+F3yHcITdFE3cRZXOKCI6&#10;OsTBdA9waM7asuakNpm2b79cCF5+fP+rTW8bcaPO1441zGcKBHHhTM2lhu/LYboE4QOywcYxaRjI&#10;w2Y9Hq0wM+7OX3Q7h1LEEPYZaqhCaDMpfVGRRT9zLXHkflxnMUTYldJ0eI/htpGvSqXSYs2xocKW&#10;dhUVv+c/q8Hu3/NFnwynxDbXizl69fEZlNYvk377BiJQH57ihzs3GtK4Pn6JP0Cu/wE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CrzneCwQAAANsAAAAPAAAAAAAAAAAAAAAA&#10;AKECAABkcnMvZG93bnJldi54bWxQSwUGAAAAAAQABAD5AAAAjwMAAAAA&#10;" strokecolor="black [3213]" strokeweight=".5pt">
                        <v:stroke endarrow="block" joinstyle="miter"/>
                      </v:shape>
                      <v:rect id="Rectangle 61" o:spid="_x0000_s1081" style="position:absolute;left:8006861;top:3528646;width:1710250;height:456809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ijAWlxQAA&#10;ANsAAAAPAAAAZHJzL2Rvd25yZXYueG1sRI/dasJAFITvC77Dcgre1U0EQ0ndSBQKolAwFbF3h+zJ&#10;D82eTbOrpm/vCoVeDjPzDbNcjaYTVxpca1lBPItAEJdWt1wrOH6+v7yCcB5ZY2eZFPySg1U2eVpi&#10;qu2ND3QtfC0ChF2KChrv+1RKVzZk0M1sTxy8yg4GfZBDLfWAtwA3nZxHUSINthwWGuxp01D5XVyM&#10;gtNhUdF6nRzlx1f+k8fFdtzvzkpNn8f8DYSn0f+H/9pbrSCJ4fEl/ACZ3QE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CKMBaXFAAAA2wAAAA8AAAAAAAAAAAAAAAAAlwIAAGRycy9k&#10;b3ducmV2LnhtbFBLBQYAAAAABAAEAPUAAACJAwAAAAA=&#10;" filled="f" strokecolor="#1f4d78 [1604]" strokeweight="1pt">
                        <v:textbox>
                          <w:txbxContent>
                            <w:p w14:paraId="73F9C76B" w14:textId="4C4425DE" w:rsidR="009A7889" w:rsidRPr="007017B4" w:rsidRDefault="006233CC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 xml:space="preserve">Confirm place for Services and Finalize order </w:t>
                              </w:r>
                            </w:p>
                            <w:p w14:paraId="5064477C" w14:textId="77777777" w:rsidR="009A7889" w:rsidRPr="007017B4" w:rsidRDefault="009A7889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</w:p>
                          </w:txbxContent>
                        </v:textbox>
                      </v:rect>
                      <v:shape id="Straight Arrow Connector 62" o:spid="_x0000_s1082" type="#_x0000_t32" style="position:absolute;left:562708;top:2379784;width:0;height:800491;flip:x 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" strokecolor="black [3213]" strokeweight=".5pt">
                        <v:stroke endarrow="block" joinstyle="miter"/>
                      </v:shape>
                      <v:rect id="Rectangle 63" o:spid="_x0000_s1083" style="position:absolute;left:5826369;top:2391508;width:1862455;height:453878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sm/ufxgAA&#10;ANsAAAAPAAAAZHJzL2Rvd25yZXYueG1sRI9Pa8JAFMTvhX6H5RW8iG60IBJdpbS05FAK9c/B2zP7&#10;zKZm34bsq6bfvlsoeBxm5jfMct37Rl2oi3VgA5NxBoq4DLbmysBu+zqag4qCbLEJTAZ+KMJ6dX+3&#10;xNyGK3/SZSOVShCOORpwIm2udSwdeYzj0BIn7xQ6j5JkV2nb4TXBfaOnWTbTHmtOCw5benZUnjff&#10;3sCh6KX6mrzJ+xmH+2HhjuXHy9GYwUP/tAAl1Mst/N8urIHZI/x9ST9Ar34B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Asm/ufxgAAANsAAAAPAAAAAAAAAAAAAAAAAJcCAABkcnMv&#10;ZG93bnJldi54bWxQSwUGAAAAAAQABAD1AAAAigMAAAAA&#10;" filled="f" strokecolor="black [3213]" strokeweight="1pt">
                        <v:textbox>
                          <w:txbxContent>
                            <w:p w14:paraId="41A6F908" w14:textId="178341BB" w:rsidR="009A7889" w:rsidRPr="0063324A" w:rsidRDefault="006A69EB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>Discard Process and</w:t>
                              </w:r>
                              <w:r w:rsidR="00C67BC9">
                                <w:rPr>
                                  <w:color w:val="000000" w:themeColor="text1"/>
                                </w:rPr>
                                <w:t xml:space="preserve"> return to</w:t>
                              </w:r>
                              <w:r>
                                <w:rPr>
                                  <w:color w:val="000000" w:themeColor="text1"/>
                                </w:rPr>
                                <w:t xml:space="preserve"> home page</w:t>
                              </w:r>
                            </w:p>
                            <w:p w14:paraId="3DAC7FCC" w14:textId="77777777" w:rsidR="009A7889" w:rsidRPr="0063324A" w:rsidRDefault="009A7889" w:rsidP="009A7889">
                              <w:pPr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</w:p>
                          </w:txbxContent>
                        </v:textbox>
                      </v:rect>
                      <v:rect id="Rectangle 64" o:spid="_x0000_s1084" style="position:absolute;left:8229600;top:4677508;width:1178853;height:4572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" filled="f" strokecolor="black [3213]" strokeweight="1pt">
                        <v:textbox>
                          <w:txbxContent>
                            <w:p w14:paraId="736AADAE" w14:textId="1D9F91AC" w:rsidR="009A7889" w:rsidRPr="006233CC" w:rsidRDefault="006233CC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>Schedule Mother Request</w:t>
                              </w:r>
                            </w:p>
                            <w:p w14:paraId="5E95D70F" w14:textId="77777777" w:rsidR="009A7889" w:rsidRPr="006233CC" w:rsidRDefault="009A7889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</w:p>
                          </w:txbxContent>
                        </v:textbox>
                      </v:rect>
                      <v:shape id="Straight Arrow Connector 65" o:spid="_x0000_s1085" type="#_x0000_t32" style="position:absolute;left:8792308;top:3985846;width:0;height:638175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" strokecolor="black [3213]" strokeweight=".5pt">
                        <v:stroke endarrow="block" joinstyle="miter"/>
                      </v:shape>
                      <v:rect id="Rectangle 66" o:spid="_x0000_s1086" style="position:absolute;left:5373650;top:4794738;width:2198475;height:24955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tZZ3RxQAA&#10;ANsAAAAPAAAAZHJzL2Rvd25yZXYueG1sRI9Ba8JAFITvBf/D8gq91Y2CoURXiUIhWCgklVJvj+wz&#10;Cc2+TbNrkv57Vyj0OMzMN8xmN5lWDNS7xrKCxTwCQVxa3XCl4PTx+vwCwnlkja1lUvBLDnbb2cMG&#10;E21HzmkofCUChF2CCmrvu0RKV9Zk0M1tRxy8i+0N+iD7SuoexwA3rVxGUSwNNhwWauzoUFP5XVyN&#10;gs98daH9Pj7J93P6ky6KbHo7fin19DilaxCeJv8f/mtnWkEcw/1L+AFyewM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K1lndHFAAAA2wAAAA8AAAAAAAAAAAAAAAAAlwIAAGRycy9k&#10;b3ducmV2LnhtbFBLBQYAAAAABAAEAPUAAACJAwAAAAA=&#10;" filled="f" strokecolor="#1f4d78 [1604]" strokeweight="1pt">
                        <v:textbox>
                          <w:txbxContent>
                            <w:p w14:paraId="79CD4B00" w14:textId="3E94360C" w:rsidR="009A7889" w:rsidRPr="006233CC" w:rsidRDefault="0063324A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>Add Loyalty points in Mother Profile</w:t>
                              </w:r>
                            </w:p>
                            <w:p w14:paraId="53C333AA" w14:textId="77777777" w:rsidR="009A7889" w:rsidRPr="006233CC" w:rsidRDefault="009A7889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</w:p>
                          </w:txbxContent>
                        </v:textbox>
                      </v:rect>
                      <v:shape id="Straight Arrow Connector 67" o:spid="_x0000_s1087" type="#_x0000_t32" style="position:absolute;left:7537938;top:4900246;width:681306;height:0;flip:x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JCfv9sMAAADbAAAADwAAAGRycy9kb3ducmV2LnhtbESP3YrCMBSE7wXfIRzBG9FkvVCpRhHZ&#10;FRdR8OcBDs2xLTYn3SZqffuNIHg5zMw3zGzR2FLcqfaFYw1fAwWCOHWm4EzD+fTTn4DwAdlg6Zg0&#10;PMnDYt5uzTAx7sEHuh9DJiKEfYIa8hCqREqf5mTRD1xFHL2Lqy2GKOtMmhofEW5LOVRqJC0WHBdy&#10;rGiVU3o93qwG+73ejJvec9ez5d/JbL363QeldbfTLKcgAjXhE363N0bDaAyvL/EHyPk/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CQn7/bDAAAA2wAAAA8AAAAAAAAAAAAA&#10;AAAAoQIAAGRycy9kb3ducmV2LnhtbFBLBQYAAAAABAAEAPkAAACRAwAAAAA=&#10;" strokecolor="black [3213]" strokeweight=".5pt">
                        <v:stroke endarrow="block" joinstyle="miter"/>
                      </v:shape>
                      <v:rect id="Rectangle 68" o:spid="_x0000_s1088" style="position:absolute;left:-111103;top:211015;width:1137898;height:347981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ajuJPwAAA&#10;ANsAAAAPAAAAZHJzL2Rvd25yZXYueG1sRE/dasIwFL4f+A7hCLubqV6U0RlFhgXxYrJ2D3Bozpqy&#10;5iRLYq1vby4Gu/z4/rf72Y5iohAHxwrWqwIEcef0wL2Cr7Z+eQURE7LG0TEpuFOE/W7xtMVKuxt/&#10;0tSkXuQQjhUqMCn5SsrYGbIYV84TZ+7bBYspw9BLHfCWw+0oN0VRSosD5waDnt4NdT/N1Srw4eAv&#10;5mjaev4Ip3N/bQbze1fqeTkf3kAkmtO/+M990grKPDZ/yT9A7h4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DajuJPwAAAANsAAAAPAAAAAAAAAAAAAAAAAJcCAABkcnMvZG93bnJl&#10;di54bWxQSwUGAAAAAAQABAD1AAAAhAMAAAAA&#10;" fillcolor="white [3201]" strokecolor="black [3213]" strokeweight="1pt">
                        <v:textbox>
                          <w:txbxContent>
                            <w:p w14:paraId="403F13A9" w14:textId="3E46FAAF" w:rsidR="00293365" w:rsidRDefault="009A7889" w:rsidP="009A7889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Mother </w:t>
                              </w:r>
                              <w:r w:rsidR="00293365">
                                <w:t>visit</w:t>
                              </w:r>
                              <w:r w:rsidR="009F19F8">
                                <w:t xml:space="preserve"> online BabyCar</w:t>
                              </w:r>
                              <w:r w:rsidR="00293365">
                                <w:t>.com</w:t>
                              </w:r>
                            </w:p>
                            <w:p w14:paraId="153DBD6A" w14:textId="4EE1FFED" w:rsidR="009A7889" w:rsidRPr="007F79DE" w:rsidRDefault="009F19F8" w:rsidP="009A7889">
                              <w:pPr>
                                <w:pStyle w:val="NoSpacing"/>
                                <w:jc w:val="center"/>
                              </w:pPr>
                              <w:r>
                                <w:t>e</w:t>
                              </w:r>
                            </w:p>
                          </w:txbxContent>
                        </v:textbox>
                      </v:rect>
                      <v:shape id="Straight Arrow Connector 69" o:spid="_x0000_s1089" type="#_x0000_t32" style="position:absolute;left:1031631;top:328246;width:342900;height: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xQY0HcUAAADbAAAADwAAAGRycy9kb3ducmV2LnhtbESPQWvCQBSE70L/w/IK3nTTCtqkrlIK&#10;pYqXGkXt7ZF9TZZm34bsauK/dwtCj8PMfMPMl72txYVabxwreBonIIgLpw2XCva7j9ELCB+QNdaO&#10;ScGVPCwXD4M5Ztp1vKVLHkoRIewzVFCF0GRS+qIii37sGuLo/bjWYoiyLaVusYtwW8vnJJlKi4bj&#10;QoUNvVdU/OZnq6DYn44pfZmD7iZm9tlsvjeTfK3U8LF/ewURqA//4Xt7pRVMU/j7En+AXNwA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xQY0HcUAAADbAAAADwAAAAAAAAAA&#10;AAAAAAChAgAAZHJzL2Rvd25yZXYueG1sUEsFBgAAAAAEAAQA+QAAAJMDAAAAAA==&#10;" strokecolor="black [3213]" strokeweight=".5pt">
                        <v:stroke endarrow="block" joinstyle="miter"/>
                      </v:shape>
                      <v:group id="Group 70" o:spid="_x0000_s1090" style="position:absolute;left:574431;top:562708;width:1150473;height:685800" coordsize="1150473,6858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DDiJ7rDAAAA2wAAAA8A&#10;AAAAAAAAAAAAAAAAqQIAAGRycy9kb3ducmV2LnhtbFBLBQYAAAAABAAEAPoAAACZAwAAAAA=&#10;">
                        <v:line id="Straight Connector 71" o:spid="_x0000_s1091" style="position:absolute;flip:y;visibility:visible;mso-wrap-style:square" from="0,457200" to="1150473,460522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UTIl68MAAADbAAAADwAAAGRycy9kb3ducmV2LnhtbESPQWsCMRSE74X+h/CE3mpWD7WsRpEF&#10;aw9etGXp8bF57q4mL0sSdeuvN4LgcZiZb5jZordGnMmH1rGC0TADQVw53XKt4Pdn9f4JIkRkjcYx&#10;KfinAIv568sMc+0uvKXzLtYiQTjkqKCJsculDFVDFsPQdcTJ2ztvMSbpa6k9XhLcGjnOsg9pseW0&#10;0GBHRUPVcXeyCgpT/vXrL8+xPFz3pw2tioMxSr0N+uUURKQ+PsOP9rdWMBnB/Uv6AXJ+A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FEyJevDAAAA2wAAAA8AAAAAAAAAAAAA&#10;AAAAoQIAAGRycy9kb3ducmV2LnhtbFBLBQYAAAAABAAEAPkAAACRAwAAAAA=&#10;" strokecolor="black [3213]" strokeweight=".5pt">
                          <v:stroke joinstyle="miter"/>
                        </v:line>
                        <v:shape id="Straight Arrow Connector 72" o:spid="_x0000_s1092" type="#_x0000_t32" style="position:absolute;top:457200;width:0;height:22860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TnswscUAAADbAAAADwAAAGRycy9kb3ducmV2LnhtbESPQWvCQBSE70L/w/IKvZlNFbSmriJC&#10;qeKlRtH29si+Jkuzb0N2a+K/d4VCj8PMfMPMl72txYVabxwreE5SEMSF04ZLBcfD2/AFhA/IGmvH&#10;pOBKHpaLh8EcM+063tMlD6WIEPYZKqhCaDIpfVGRRZ+4hjh63661GKJsS6lb7CLc1nKUphNp0XBc&#10;qLChdUXFT/5rFRTHz/OMPsxJd2MzfW92X7txvlXq6bFfvYII1If/8F97oxVMR3D/En+AXNwA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TnswscUAAADbAAAADwAAAAAAAAAA&#10;AAAAAAChAgAAZHJzL2Rvd25yZXYueG1sUEsFBgAAAAAEAAQA+QAAAJMDAAAAAA==&#10;" strokecolor="black [3213]" strokeweight=".5pt">
                          <v:stroke endarrow="block" joinstyle="miter"/>
                        </v:shape>
                        <v:line id="Straight Connector 73" o:spid="_x0000_s1093" style="position:absolute;flip:y;visibility:visible;mso-wrap-style:square" from="1148861,0" to="1150473,463697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qweB8QAAADbAAAADwAAAGRycy9kb3ducmV2LnhtbESPT2sCMRTE74LfITzBm2bbQpWtWSkL&#10;th56qS3i8bF57p8mL0sSdfXTN4WCx2FmfsOs1oM14kw+tI4VPMwzEMSV0y3XCr6/NrMliBCRNRrH&#10;pOBKAdbFeLTCXLsLf9J5F2uRIBxyVNDE2OdShqohi2HueuLkHZ23GJP0tdQeLwlujXzMsmdpseW0&#10;0GBPZUPVz+5kFZRmfxje3zzHfXc7nj5oU3bGKDWdDK8vICIN8R7+b2+1gsUT/H1JP0AWv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DOrB4HxAAAANsAAAAPAAAAAAAAAAAA&#10;AAAAAKECAABkcnMvZG93bnJldi54bWxQSwUGAAAAAAQABAD5AAAAkgMAAAAA&#10;" strokecolor="black [3213]" strokeweight=".5pt">
                          <v:stroke joinstyle="miter"/>
                        </v:line>
                      </v:group>
                      <v:shape id="Straight Arrow Connector 74" o:spid="_x0000_s1094" type="#_x0000_t32" style="position:absolute;left:2051538;top:475088;width:1261843;height: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rt4NXsUAAADbAAAADwAAAGRycy9kb3ducmV2LnhtbESPQWvCQBSE74L/YXlCb7qpSrXRVYpQ&#10;tHjRKG29PbKvydLs25BdTfrvu4WCx2FmvmGW685W4kaNN44VPI4SEMS504YLBefT63AOwgdkjZVj&#10;UvBDHtarfm+JqXYtH+mWhUJECPsUFZQh1KmUPi/Joh+5mjh6X66xGKJsCqkbbCPcVnKcJE/SouG4&#10;UGJNm5Ly7+xqFeTnz49nOph33U7MbFvvL/tJ9qbUw6B7WYAI1IV7+L+90wpmU/j7En+AXP0C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rt4NXsUAAADbAAAADwAAAAAAAAAA&#10;AAAAAAChAgAAZHJzL2Rvd25yZXYueG1sUEsFBgAAAAAEAAQA+QAAAJMDAAAAAA==&#10;" strokecolor="black [3213]" strokeweight=".5pt">
                        <v:stroke endarrow="block" joinstyle="miter"/>
                      </v:shape>
                      <v:group id="Group 75" o:spid="_x0000_s1095" style="position:absolute;left:1840523;top:562708;width:1014535;height:685800;flip:x" coordsize="1150473,685800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">
                        <v:line id="Straight Connector 76" o:spid="_x0000_s1096" style="position:absolute;flip:y;visibility:visible;mso-wrap-style:square" from="0,457200" to="1150473,460522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3tu9n8MAAADbAAAADwAAAGRycy9kb3ducmV2LnhtbESPQWsCMRSE70L/Q3gFb5q1By2rUWTB&#10;todeamXx+Ng8d1eTlyWJuvbXN4LgcZiZb5jFqrdGXMiH1rGCyTgDQVw53XKtYPe7Gb2DCBFZo3FM&#10;Cm4UYLV8GSww1+7KP3TZxlokCIccFTQxdrmUoWrIYhi7jjh5B+ctxiR9LbXHa4JbI9+ybCottpwW&#10;GuyoaKg6bc9WQWHKff/54TmWx7/D+Zs2xdEYpYav/XoOIlIfn+FH+0srmE3h/iX9ALn8B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N7bvZ/DAAAA2wAAAA8AAAAAAAAAAAAA&#10;AAAAoQIAAGRycy9kb3ducmV2LnhtbFBLBQYAAAAABAAEAPkAAACRAwAAAAA=&#10;" strokecolor="black [3213]" strokeweight=".5pt">
                          <v:stroke joinstyle="miter"/>
                        </v:line>
                        <v:shape id="Straight Arrow Connector 77" o:spid="_x0000_s1097" type="#_x0000_t32" style="position:absolute;top:457200;width:0;height:22860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XgyTKcUAAADbAAAADwAAAGRycy9kb3ducmV2LnhtbESPQWvCQBSE70L/w/IKvenGCsZGV5FC&#10;aYsXjdLW2yP7TBazb0N2a+K/7xYEj8PMfMMsVr2txYVabxwrGI8SEMSF04ZLBYf923AGwgdkjbVj&#10;UnAlD6vlw2CBmXYd7+iSh1JECPsMFVQhNJmUvqjIoh+5hjh6J9daDFG2pdQtdhFua/mcJFNp0XBc&#10;qLCh14qKc/5rFRSHn+8X2pov3U1M+t5sjptJ/qnU02O/noMI1Id7+Nb+0ArSFP6/xB8gl38A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XgyTKcUAAADbAAAADwAAAAAAAAAA&#10;AAAAAAChAgAAZHJzL2Rvd25yZXYueG1sUEsFBgAAAAAEAAQA+QAAAJMDAAAAAA==&#10;" strokecolor="black [3213]" strokeweight=".5pt">
                          <v:stroke endarrow="block" joinstyle="miter"/>
                        </v:shape>
                        <v:line id="Straight Connector 78" o:spid="_x0000_s1098" style="position:absolute;flip:y;visibility:visible;mso-wrap-style:square" from="1148861,0" to="1150473,463697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wAiMdsEAAADbAAAADwAAAGRycy9kb3ducmV2LnhtbERPPW/CMBDdK/EfrEPq1jgwtFXAIBQJ&#10;2oGltIo6nuIjCdjnyHZC6K+vh0odn973ejtZI0byoXOsYJHlIIhrpztuFHx97p9eQYSIrNE4JgV3&#10;CrDdzB7WWGh34w8aT7ERKYRDgQraGPtCylC3ZDFkridO3Nl5izFB30jt8ZbCrZHLPH+WFjtODS32&#10;VLZUX0+DVVCa6nt6O3iO1eXnPBxpX16MUepxPu1WICJN8V/8537XCl7S2PQl/QC5+QU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DACIx2wQAAANsAAAAPAAAAAAAAAAAAAAAA&#10;AKECAABkcnMvZG93bnJldi54bWxQSwUGAAAAAAQABAD5AAAAjwMAAAAA&#10;" strokecolor="black [3213]" strokeweight=".5pt">
                          <v:stroke joinstyle="miter"/>
                        </v:line>
                      </v:group>
                      <v:rect id="Rectangle 79" o:spid="_x0000_s1099" style="position:absolute;left:2403231;top:1242646;width:848360;height:3454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ZI59+xQAA&#10;ANsAAAAPAAAAZHJzL2Rvd25yZXYueG1sRI/dasJAFITvhb7Dcgre6UbBv9RVoiBIC4JRRO8O2WMS&#10;mj0bs1tN375bELwcZuYbZr5sTSXu1LjSsoJBPwJBnFldcq7geNj0piCcR9ZYWSYFv+RguXjrzDHW&#10;9sF7uqc+FwHCLkYFhfd1LKXLCjLo+rYmDt7VNgZ9kE0udYOPADeVHEbRWBosOSwUWNO6oOw7/TEK&#10;TvvRlVar8VHuLsktGaTb9uvzrFT3vU0+QHhq/Sv8bG+1gskM/r+EHyAXf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Fkjn37FAAAA2wAAAA8AAAAAAAAAAAAAAAAAlwIAAGRycy9k&#10;b3ducmV2LnhtbFBLBQYAAAAABAAEAPUAAACJAwAAAAA=&#10;" filled="f" strokecolor="#1f4d78 [1604]" strokeweight="1pt">
                        <v:textbox>
                          <w:txbxContent>
                            <w:p w14:paraId="7833AC87" w14:textId="77777777" w:rsidR="009A7889" w:rsidRPr="00C67BC9" w:rsidRDefault="009A7889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 w:rsidRPr="00C67BC9">
                                <w:rPr>
                                  <w:color w:val="000000" w:themeColor="text1"/>
                                </w:rPr>
                                <w:t xml:space="preserve">Sign Up </w:t>
                              </w:r>
                            </w:p>
                          </w:txbxContent>
                        </v:textbox>
                      </v:rect>
                      <v:rect id="Rectangle 80" o:spid="_x0000_s1100" style="position:absolute;left:117231;top:1242646;width:848557;height:34544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9zEbEwQAA&#10;ANsAAAAPAAAAZHJzL2Rvd25yZXYueG1sRE9Ni8IwEL0v+B/CCN7WVEGRalqqIIgLgl1Z9DY0Y1ts&#10;JrWJ2v335rCwx8f7XqW9acSTOldbVjAZRyCIC6trLhWcvrefCxDOI2tsLJOCX3KQJoOPFcbavvhI&#10;z9yXIoSwi1FB5X0bS+mKigy6sW2JA3e1nUEfYFdK3eErhJtGTqNoLg3WHBoqbGlTUXHLH0bBz3F2&#10;pfV6fpKHS3bPJvmu/9qflRoN+2wJwlPv/8V/7p1WsAjrw5fwA2TyBg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/cxGxMEAAADbAAAADwAAAAAAAAAAAAAAAACXAgAAZHJzL2Rvd25y&#10;ZXYueG1sUEsFBgAAAAAEAAQA9QAAAIUDAAAAAA==&#10;" filled="f" strokecolor="#1f4d78 [1604]" strokeweight="1pt">
                        <v:textbox>
                          <w:txbxContent>
                            <w:p w14:paraId="3FA0FBD3" w14:textId="77777777" w:rsidR="009A7889" w:rsidRPr="00C67BC9" w:rsidRDefault="009A7889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 w:rsidRPr="00C67BC9">
                                <w:rPr>
                                  <w:color w:val="000000" w:themeColor="text1"/>
                                </w:rPr>
                                <w:t>Sign In</w:t>
                              </w:r>
                            </w:p>
                          </w:txbxContent>
                        </v:textbox>
                      </v:rect>
                      <v:shape id="Straight Arrow Connector 81" o:spid="_x0000_s1101" type="#_x0000_t32" style="position:absolute;left:1019908;top:1359877;width:1357679;height:0;flip:x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dI4048MAAADbAAAADwAAAGRycy9kb3ducmV2LnhtbESP3YrCMBSE7wXfIRzBG9FEL1apRhHZ&#10;FZdFwZ8HODTHttic1CZqffuNIHg5zMw3zGzR2FLcqfaFYw3DgQJBnDpTcKbhdPzpT0D4gGywdEwa&#10;nuRhMW+3ZpgY9+A93Q8hExHCPkENeQhVIqVPc7LoB64ijt7Z1RZDlHUmTY2PCLelHCn1JS0WHBdy&#10;rGiVU3o53KwG+73ejJvec9uz5fVo/rz63QWldbfTLKcgAjXhE363N0bDZAivL/EHyPk/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HSONOPDAAAA2wAAAA8AAAAAAAAAAAAA&#10;AAAAoQIAAGRycy9kb3ducmV2LnhtbFBLBQYAAAAABAAEAPkAAACRAwAAAAA=&#10;" strokecolor="black [3213]" strokeweight=".5pt">
                        <v:stroke endarrow="block" joinstyle="miter"/>
                      </v:shape>
                      <v:line id="Straight Connector 82" o:spid="_x0000_s1102" style="position:absolute;visibility:visible;mso-wrap-style:square" from="1019908,2157046" to="4113481,2159586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hxJ2ksMAAADbAAAADwAAAGRycy9kb3ducmV2LnhtbESPzWrDMBCE74G+g9hCb4mcHIpxooSQ&#10;tODSU+0cclysjeXEWhlL9c/bV4VCj8PMfMPsDpNtxUC9bxwrWK8SEMSV0w3XCi7l+zIF4QOyxtYx&#10;KZjJw2H/tNhhpt3IXzQUoRYRwj5DBSaELpPSV4Ys+pXriKN3c73FEGVfS93jGOG2lZskeZUWG44L&#10;Bjs6GaoexbdVMFzHq76Mpryb5uOzNG9DPp+lUi/P03ELItAU/sN/7VwrSDfw+yX+ALn/AQ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IcSdpLDAAAA2wAAAA8AAAAAAAAAAAAA&#10;AAAAoQIAAGRycy9kb3ducmV2LnhtbFBLBQYAAAAABAAEAPkAAACRAwAAAAA=&#10;" strokecolor="black [3213]" strokeweight="2.25pt">
                        <v:stroke joinstyle="miter"/>
                      </v:line>
                      <v:line id="Straight Connector 83" o:spid="_x0000_s1103" style="position:absolute;flip:x y;visibility:visible;mso-wrap-style:square" from="4114800,1008184" to="4116119,2148644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roZCccMAAADbAAAADwAAAGRycy9kb3ducmV2LnhtbESPT4vCMBTE74LfIbyFvWm67iKlGkUF&#10;0XUP4j+8PptnW2xeShO1fnsjLHgcZuY3zHDcmFLcqHaFZQVf3QgEcWp1wZmC/W7eiUE4j6yxtEwK&#10;HuRgPGq3hphoe+cN3bY+EwHCLkEFufdVIqVLczLourYiDt7Z1gZ9kHUmdY33ADel7EVRXxosOCzk&#10;WNEsp/SyvRoFv/14eopW+qCbv2MvRScPi5+1Up8fzWQAwlPj3+H/9lIriL/h9SX8ADl6Ag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K6GQnHDAAAA2wAAAA8AAAAAAAAAAAAA&#10;AAAAoQIAAGRycy9kb3ducmV2LnhtbFBLBQYAAAAABAAEAPkAAACRAwAAAAA=&#10;" strokecolor="black [3213]" strokeweight="2.25pt">
                        <v:stroke endarrow="block" joinstyle="miter"/>
                      </v:line>
                      <v:shape id="Straight Arrow Connector 84" o:spid="_x0000_s1104" type="#_x0000_t32" style="position:absolute;left:5449854;top:328246;width:606727;height:0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PmXe8QAAADbAAAADwAAAGRycy9kb3ducmV2LnhtbESP0WrCQBRE3wX/YbmCL1J3LcWG6Coi&#10;bUkpLTT2Ay7ZaxLM3k2zq4l/3y0IPg4zc4ZZbwfbiAt1vnasYTFXIIgLZ2ouNfwcXh8SED4gG2wc&#10;k4YredhuxqM1psb1/E2XPJQiQtinqKEKoU2l9EVFFv3ctcTRO7rOYoiyK6XpsI9w28hHpZbSYs1x&#10;ocKW9hUVp/xsNdiXt+x5mF0/Z7b5PZgPr96/gtJ6Ohl2KxCBhnAP39qZ0ZA8wf+X+APk5g8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Bk+Zd7xAAAANsAAAAPAAAAAAAAAAAA&#10;AAAAAKECAABkcnMvZG93bnJldi54bWxQSwUGAAAAAAQABAD5AAAAkgMAAAAA&#10;" strokecolor="black [3213]" strokeweight=".5pt">
                        <v:stroke endarrow="block" joinstyle="miter"/>
                      </v:shape>
                      <v:rect id="Rectangle 85" o:spid="_x0000_s1105" style="position:absolute;left:6060831;top:135735;width:1026795;height:666079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Eg6srwgAA&#10;ANsAAAAPAAAAZHJzL2Rvd25yZXYueG1sRI/RagIxFETfC/5DuIJvNatgka1RRBTEB0vXfsBlc90s&#10;bm5iEnX9e1Mo9HGYmTPMYtXbTtwpxNaxgsm4AEFcO91yo+DntHufg4gJWWPnmBQ8KcJqOXhbYKnd&#10;g7/pXqVGZAjHEhWYlHwpZawNWYxj54mzd3bBYsoyNFIHfGS47eS0KD6kxZbzgkFPG0P1pbpZBT6s&#10;/ZfZmtOuP4b9oblVrbk+lRoN+/UniER9+g//tfdawXwGv1/yD5DLF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ISDqyvCAAAA2wAAAA8AAAAAAAAAAAAAAAAAlwIAAGRycy9kb3du&#10;cmV2LnhtbFBLBQYAAAAABAAEAPUAAACGAwAAAAA=&#10;" fillcolor="white [3201]" strokecolor="black [3213]" strokeweight="1pt">
                        <v:textbox>
                          <w:txbxContent>
                            <w:p w14:paraId="25E2B46F" w14:textId="0C6AE574" w:rsidR="009A7889" w:rsidRPr="007F79DE" w:rsidRDefault="009A7889" w:rsidP="00E84111">
                              <w:pPr>
                                <w:pStyle w:val="NoSpacing"/>
                                <w:jc w:val="center"/>
                              </w:pPr>
                              <w:r>
                                <w:t xml:space="preserve">Online </w:t>
                              </w:r>
                              <w:r w:rsidR="00E84111">
                                <w:t>Baby Sitter request cart</w:t>
                              </w:r>
                            </w:p>
                          </w:txbxContent>
                        </v:textbox>
                      </v:rect>
                      <v:rect id="Rectangle 86" o:spid="_x0000_s1106" style="position:absolute;left:7432431;top:105508;width:1026795;height:46228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0UTVcwQAA&#10;ANsAAAAPAAAAZHJzL2Rvd25yZXYueG1sRI/BigIxEETvC/5DaGFva8Y9iIxGEVGQPaw4+gHNpHcy&#10;7KQTk6jj3xtB8FhU1StqvuxtJ64UYutYwXhUgCCunW65UXA6br+mIGJC1tg5JgV3irBcDD7mWGp3&#10;4wNdq9SIDOFYogKTki+ljLUhi3HkPHH2/lywmLIMjdQBbxluO/ldFBNpseW8YNDT2lD9X12sAh9W&#10;fm825rjtf8Pup7lUrTnflfoc9qsZiER9eodf7Z1WMJ3A80v+AXLx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dFE1XMEAAADbAAAADwAAAAAAAAAAAAAAAACXAgAAZHJzL2Rvd25y&#10;ZXYueG1sUEsFBgAAAAAEAAQA9QAAAIUDAAAAAA==&#10;" fillcolor="white [3201]" strokecolor="black [3213]" strokeweight="1pt">
                        <v:textbox>
                          <w:txbxContent>
                            <w:p w14:paraId="3AC4AE97" w14:textId="233DD669" w:rsidR="009A7889" w:rsidRPr="007F79DE" w:rsidRDefault="00D56298" w:rsidP="009A7889">
                              <w:pPr>
                                <w:pStyle w:val="NoSpacing"/>
                                <w:jc w:val="center"/>
                              </w:pPr>
                              <w:r>
                                <w:t>Evaluate order</w:t>
                              </w:r>
                            </w:p>
                          </w:txbxContent>
                        </v:textbox>
                      </v:rect>
                      <v:line id="Straight Connector 87" o:spid="_x0000_s1107" style="position:absolute;visibility:visible;mso-wrap-style:square" from="8452338,328246" to="8795238,328246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d+wWtsQAAADbAAAADwAAAGRycy9kb3ducmV2LnhtbESPQWsCMRSE7wX/Q3iCt5pV0Lpbo4gg&#10;SD2Ublvo8bF5bhY3L9lN1O2/bwqFHoeZ+YZZbwfbihv1oXGsYDbNQBBXTjdcK/h4PzyuQISIrLF1&#10;TAq+KcB2M3pYY6Hdnd/oVsZaJAiHAhWYGH0hZagMWQxT54mTd3a9xZhkX0vd4z3BbSvnWbaUFhtO&#10;CwY97Q1Vl/JqFXQvVXla1LNPf/R789ph3n3luVKT8bB7BhFpiP/hv/ZRK1g9we+X9APk5gc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B37Ba2xAAAANsAAAAPAAAAAAAAAAAA&#10;AAAAAKECAABkcnMvZG93bnJldi54bWxQSwUGAAAAAAQABAD5AAAAkgMAAAAA&#10;" strokecolor="black [3213]" strokeweight=".5pt">
                        <v:stroke joinstyle="miter"/>
                      </v:line>
                      <v:shape id="Text Box 88" o:spid="_x0000_s1108" type="#_x0000_t202" style="position:absolute;left:7432431;top:1359877;width:452755;height:23114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" filled="f" stroked="f">
                        <v:textbox>
                          <w:txbxContent>
                            <w:p w14:paraId="67681E8E" w14:textId="77777777" w:rsidR="009A7889" w:rsidRPr="00AE415E" w:rsidRDefault="009A7889" w:rsidP="009A7889">
                              <w:pPr>
                                <w:pStyle w:val="NoSpacing"/>
                                <w:jc w:val="center"/>
                              </w:pPr>
                              <w:r>
                                <w:t>No</w:t>
                              </w:r>
                            </w:p>
                          </w:txbxContent>
                        </v:textbox>
                      </v:shape>
                      <v:line id="Straight Connector 89" o:spid="_x0000_s1109" style="position:absolute;flip:x;visibility:visible;mso-wrap-style:square" from="8792308,328246" to="8796558,787986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CJwcmMQAAADbAAAADwAAAGRycy9kb3ducmV2LnhtbESPQWvCQBSE74X+h+UJvRTdWIrE6Col&#10;tqVHk+j9mX0mwezbkN1qzK/vFgo9DjPzDbPeDqYVV+pdY1nBfBaBIC6tbrhScCg+pjEI55E1tpZJ&#10;wZ0cbDePD2tMtL1xRtfcVyJA2CWooPa+S6R0ZU0G3cx2xME7296gD7KvpO7xFuCmlS9RtJAGGw4L&#10;NXaU1lRe8m+jYDSnLObX4r7Hz/G4e06bE76nSj1NhrcVCE+D/w//tb+0gngJv1/CD5CbH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InByYxAAAANsAAAAPAAAAAAAAAAAA&#10;AAAAAKECAABkcnMvZG93bnJldi54bWxQSwUGAAAAAAQABAD5AAAAkgMAAAAA&#10;" strokecolor="black [3213]" strokeweight=".5pt">
                        <v:stroke endarrow="block" joinstyle="miter"/>
                      </v:line>
                      <v:shape id="Flowchart: Decision 28" o:spid="_x0000_s1110" type="#_x0000_t110" style="position:absolute;left:5602265;top:1047659;width:1844313;height:1143408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8K7lfwQAA&#10;ANsAAAAPAAAAZHJzL2Rvd25yZXYueG1sRE/Pa8IwFL4L/g/hCbvZ1B5WV42iYzJvYjcY3h7NW1PW&#10;vHRJpt1/bw6DHT++3+vtaHtxJR86xwoWWQ6CuHG641bB+9thvgQRIrLG3jEp+KUA2810ssZKuxuf&#10;6VrHVqQQDhUqMDEOlZShMWQxZG4gTtyn8xZjgr6V2uMthdteFnn+KC12nBoMDvRsqPmqf6yCojgZ&#10;plOZv9T7w7fffZSXV1Mq9TAbdysQkcb4L/5zH7WCp7Q+fUk/QG7u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/Cu5X8EAAADbAAAADwAAAAAAAAAAAAAAAACXAgAAZHJzL2Rvd25y&#10;ZXYueG1sUEsFBgAAAAAEAAQA9QAAAIUDAAAAAA==&#10;" filled="f" strokecolor="black [3213]" strokeweight="1pt">
                        <v:textbox>
                          <w:txbxContent>
                            <w:p w14:paraId="7D61F7D0" w14:textId="6B446CCD" w:rsidR="009A7889" w:rsidRPr="002A1AD4" w:rsidRDefault="00DC1D05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>Confirm</w:t>
                              </w:r>
                              <w:r>
                                <w:rPr>
                                  <w:color w:val="000000" w:themeColor="text1"/>
                                </w:rPr>
                                <w:t xml:space="preserve"> </w:t>
                              </w:r>
                              <w:r w:rsidR="002A1AD4">
                                <w:rPr>
                                  <w:color w:val="000000" w:themeColor="text1"/>
                                </w:rPr>
                                <w:t xml:space="preserve">Baby Sitter </w:t>
                              </w:r>
                              <w:r w:rsidR="006E7900">
                                <w:rPr>
                                  <w:color w:val="000000" w:themeColor="text1"/>
                                </w:rPr>
                                <w:t>Credentials</w:t>
                              </w:r>
                            </w:p>
                          </w:txbxContent>
                        </v:textbox>
                      </v:shape>
                      <v:shape id="Straight Arrow Connector 91" o:spid="_x0000_s1111" type="#_x0000_t32" style="position:absolute;left:6532112;top:2157046;width:0;height:23114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DqVIPMUAAADbAAAADwAAAGRycy9kb3ducmV2LnhtbESPQWvCQBSE70L/w/IK3nSjQltTVykF&#10;0eJFo6i9PbKvydLs25BdTfz3rlDocZiZb5jZorOVuFLjjWMFo2ECgjh32nCh4LBfDt5A+ICssXJM&#10;Cm7kYTF/6s0w1a7lHV2zUIgIYZ+igjKEOpXS5yVZ9ENXE0fvxzUWQ5RNIXWDbYTbSo6T5EVaNBwX&#10;Sqzps6T8N7tYBfnhfJrS1hx1OzGvq3rzvZlkX0r1n7uPdxCBuvAf/muvtYLpCB5f4g+Q8zsA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DqVIPMUAAADbAAAADwAAAAAAAAAA&#10;AAAAAAChAgAAZHJzL2Rvd25yZXYueG1sUEsFBgAAAAAEAAQA+QAAAJMDAAAAAA==&#10;" strokecolor="black [3213]" strokeweight=".5pt">
                        <v:stroke endarrow="block" joinstyle="miter"/>
                      </v:shape>
                      <v:shape id="Text Box 92" o:spid="_x0000_s1112" type="#_x0000_t202" style="position:absolute;left:6858000;top:2157046;width:452755;height:23114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uze1PwwAA&#10;ANsAAAAPAAAAZHJzL2Rvd25yZXYueG1sRI/NasMwEITvhbyD2EBvtZTQltiJbEJLoKeW5g9yW6yN&#10;bWKtjKXE7ttXhUKOw8x8w6yK0bbiRr1vHGuYJQoEcelMw5WG/W7ztADhA7LB1jFp+CEPRT55WGFm&#10;3MDfdNuGSkQI+ww11CF0mZS+rMmiT1xHHL2z6y2GKPtKmh6HCLetnCv1Ki02HBdq7OitpvKyvVoN&#10;h8/z6fisvqp3+9INblSSbSq1fpyO6yWIQGO4h//bH0ZDOoe/L/EHyPwX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uze1PwwAAANsAAAAPAAAAAAAAAAAAAAAAAJcCAABkcnMvZG93&#10;bnJldi54bWxQSwUGAAAAAAQABAD1AAAAhwMAAAAA&#10;" filled="f" stroked="f">
                        <v:textbox>
                          <w:txbxContent>
                            <w:p w14:paraId="139C2475" w14:textId="77777777" w:rsidR="009A7889" w:rsidRPr="00AE415E" w:rsidRDefault="009A7889" w:rsidP="009A7889">
                              <w:pPr>
                                <w:pStyle w:val="NoSpacing"/>
                                <w:jc w:val="center"/>
                              </w:pPr>
                              <w:r>
                                <w:t>No</w:t>
                              </w:r>
                            </w:p>
                          </w:txbxContent>
                        </v:textbox>
                      </v:shape>
                      <v:line id="Straight Connector 93" o:spid="_x0000_s1113" style="position:absolute;flip:x;visibility:visible;mso-wrap-style:square" from="6740769,2848708" to="6742039,3182718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fqD4/cQAAADbAAAADwAAAGRycy9kb3ducmV2LnhtbESPT2sCMRTE74LfITzBm2bbQtGtWSkL&#10;th56qS3i8bF57p8mL0sSdfXTN4WCx2FmfsOs1oM14kw+tI4VPMwzEMSV0y3XCr6/NrMFiBCRNRrH&#10;pOBKAdbFeLTCXLsLf9J5F2uRIBxyVNDE2OdShqohi2HueuLkHZ23GJP0tdQeLwlujXzMsmdpseW0&#10;0GBPZUPVz+5kFZRmfxje3zzHfXc7nj5oU3bGKDWdDK8vICIN8R7+b2+1guUT/H1JP0AWv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B+oPj9xAAAANsAAAAPAAAAAAAAAAAA&#10;AAAAAKECAABkcnMvZG93bnJldi54bWxQSwUGAAAAAAQABAD5AAAAkgMAAAAA&#10;" strokecolor="black [3213]" strokeweight=".5pt">
                        <v:stroke joinstyle="miter"/>
                      </v:line>
                      <v:line id="Straight Connector 94" o:spid="_x0000_s1114" style="position:absolute;flip:x y;visibility:visible;mso-wrap-style:square" from="574431,3188677" to="6751516,3189068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FDSqBcQAAADbAAAADwAAAGRycy9kb3ducmV2LnhtbESPwWrDMBBE74X8g9hAbo3sYIrrRAmh&#10;UEiNL3V6yW2xtraptVIsNXb+vioUehxm5g2zO8xmEDcafW9ZQbpOQBA3VvfcKvg4vz7mIHxA1jhY&#10;JgV38nDYLx52WGg78Tvd6tCKCGFfoIIuBFdI6ZuODPq1dcTR+7SjwRDl2Eo94hThZpCbJHmSBnuO&#10;Cx06eumo+aq/jQLpSlflVX05v5n0Ws6b0zSlmVKr5Xzcggg0h//wX/ukFTxn8Psl/gC5/wE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UNKoFxAAAANsAAAAPAAAAAAAAAAAA&#10;AAAAAKECAABkcnMvZG93bnJldi54bWxQSwUGAAAAAAQABAD5AAAAkgMAAAAA&#10;" strokecolor="black [3213]" strokeweight=".5pt">
                        <v:stroke joinstyle="miter"/>
                      </v:line>
                      <v:shape id="Text Box 95" o:spid="_x0000_s1115" type="#_x0000_t202" style="position:absolute;left:5236619;top:1359877;width:452755;height:23114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hJHU7wwAA&#10;ANsAAAAPAAAAZHJzL2Rvd25yZXYueG1sRI/NasMwEITvhbyD2EBvtZSSlNiJbEJLoKeW5g9yW6yN&#10;bWKtjKXG7ttXhUKOw8x8w6yL0bbiRr1vHGuYJQoEcelMw5WGw377tAThA7LB1jFp+CEPRT55WGNm&#10;3MBfdNuFSkQI+ww11CF0mZS+rMmiT1xHHL2L6y2GKPtKmh6HCLetfFbqRVpsOC7U2NFrTeV19201&#10;HD8u59NcfVZvdtENblSSbSq1fpyOmxWIQGO4h//b70ZDuoC/L/EHyPwX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AhJHU7wwAAANsAAAAPAAAAAAAAAAAAAAAAAJcCAABkcnMvZG93&#10;bnJldi54bWxQSwUGAAAAAAQABAD1AAAAhwMAAAAA&#10;" filled="f" stroked="f">
                        <v:textbox>
                          <w:txbxContent>
                            <w:p w14:paraId="7BF66C83" w14:textId="77777777" w:rsidR="009A7889" w:rsidRPr="00AE415E" w:rsidRDefault="009A7889" w:rsidP="009A7889">
                              <w:pPr>
                                <w:pStyle w:val="NoSpacing"/>
                                <w:jc w:val="center"/>
                              </w:pPr>
                              <w:r>
                                <w:t>Yes</w:t>
                              </w:r>
                            </w:p>
                          </w:txbxContent>
                        </v:textbox>
                      </v:shape>
                      <v:group id="Group 96" o:spid="_x0000_s1116" style="position:absolute;left:4764004;top:1008185;width:914464;height:606982" coordorigin="-30734,1" coordsize="914464,606982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">
                        <v:shape id="Straight Arrow Connector 97" o:spid="_x0000_s1117" type="#_x0000_t32" style="position:absolute;left:-30734;top:1;width:0;height:606982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EfKf0cMAAADbAAAADwAAAGRycy9kb3ducmV2LnhtbESP3YrCMBSE7xd8h3CEvRFN3ItVq1FE&#10;VBTZBX8e4NAc22JzUpuo9e03grCXw8x8w0xmjS3FnWpfONbQ7ykQxKkzBWcaTsdVdwjCB2SDpWPS&#10;8CQPs2nrY4KJcQ/e0/0QMhEh7BPUkIdQJVL6NCeLvucq4uidXW0xRFln0tT4iHBbyi+lvqXFguNC&#10;jhUtckovh5vVYJfrzaDpPH86trwezc6r7W9QWn+2m/kYRKAm/Iff7Y3RMBrA60v8AXL6B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BHyn9HDAAAA2wAAAA8AAAAAAAAAAAAA&#10;AAAAoQIAAGRycy9kb3ducmV2LnhtbFBLBQYAAAAABAAEAPkAAACRAwAAAAA=&#10;" strokecolor="black [3213]" strokeweight=".5pt">
                          <v:stroke endarrow="block" joinstyle="miter"/>
                        </v:shape>
                        <v:line id="Straight Connector 98" o:spid="_x0000_s1118" style="position:absolute;flip:x;visibility:visible;mso-wrap-style:square" from="-30734,606983" to="883730,60698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cARqjMEAAADbAAAADwAAAGRycy9kb3ducmV2LnhtbERPPW/CMBDdK/EfrEPq1jgwVG3AIBQJ&#10;2oGltIo6nuIjCdjnyHZC6K+vh0odn973ejtZI0byoXOsYJHlIIhrpztuFHx97p9eQISIrNE4JgV3&#10;CrDdzB7WWGh34w8aT7ERKYRDgQraGPtCylC3ZDFkridO3Nl5izFB30jt8ZbCrZHLPH+WFjtODS32&#10;VLZUX0+DVVCa6nt6O3iO1eXnPBxpX16MUepxPu1WICJN8V/8537XCl7T2PQl/QC5+QU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BwBGqMwQAAANsAAAAPAAAAAAAAAAAAAAAA&#10;AKECAABkcnMvZG93bnJldi54bWxQSwUGAAAAAAQABAD5AAAAjwMAAAAA&#10;" strokecolor="black [3213]" strokeweight=".5pt">
                          <v:stroke joinstyle="miter"/>
                        </v:line>
                      </v:group>
                      <v:shape id="Text Box 99" o:spid="_x0000_s1119" type="#_x0000_t202" style="position:absolute;left:8804031;top:2391508;width:452755;height:231140;visibility:visible;mso-wrap-style:square;v-text-anchor:top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gaX8+wgAA&#10;ANsAAAAPAAAAZHJzL2Rvd25yZXYueG1sRI9Ba8JAFITvgv9heYI33bVoMdFVxCJ4stSq4O2RfSbB&#10;7NuQXU38991CocdhZr5hluvOVuJJjS8da5iMFQjizJmScw2n791oDsIHZIOVY9LwIg/rVb+3xNS4&#10;lr/oeQy5iBD2KWooQqhTKX1WkEU/djVx9G6usRiibHJpGmwj3FbyTal3abHkuFBgTduCsvvxYTWc&#10;D7frZao+8w87q1vXKck2kVoPB91mASJQF/7Df+290ZAk8Psl/gC5+gE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KBpfz7CAAAA2wAAAA8AAAAAAAAAAAAAAAAAlwIAAGRycy9kb3du&#10;cmV2LnhtbFBLBQYAAAAABAAEAPUAAACGAwAAAAA=&#10;" filled="f" stroked="f">
                        <v:textbox>
                          <w:txbxContent>
                            <w:p w14:paraId="25A6951C" w14:textId="77777777" w:rsidR="009A7889" w:rsidRPr="00AE415E" w:rsidRDefault="009A7889" w:rsidP="009A7889">
                              <w:pPr>
                                <w:pStyle w:val="NoSpacing"/>
                                <w:jc w:val="center"/>
                              </w:pPr>
                              <w:r>
                                <w:t>Yes</w:t>
                              </w:r>
                            </w:p>
                          </w:txbxContent>
                        </v:textbox>
                      </v:shape>
                      <v:shape id="Straight Arrow Connector 100" o:spid="_x0000_s1120" type="#_x0000_t32" style="position:absolute;left:8792308;top:3305908;width:0;height:22860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" strokecolor="black [3213]" strokeweight=".5pt">
                        <v:stroke endarrow="block" joinstyle="miter"/>
                      </v:shape>
                      <v:rect id="Rectangle 101" o:spid="_x0000_s1121" style="position:absolute;left:5709138;top:4103077;width:1833343;height:367177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x4wB0xAAA&#10;ANwAAAAPAAAAZHJzL2Rvd25yZXYueG1sRE9Na8JAEL0X/A/LFHqrmwiGEl0lCoJYKCSVUm9DdkxC&#10;s7Mxuybpv+8WCr3N433OejuZVgzUu8aygngegSAurW64UnB+Pzy/gHAeWWNrmRR8k4PtZvawxlTb&#10;kXMaCl+JEMIuRQW1910qpStrMujmtiMO3NX2Bn2AfSV1j2MIN61cRFEiDTYcGmrsaF9T+VXcjYKP&#10;fHml3S45y7dLdsvi4ji9nj6VenqcshUIT5P/F/+5jzrMj2L4fSZcIDc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8eMAdMQAAADcAAAADwAAAAAAAAAAAAAAAACXAgAAZHJzL2Rv&#10;d25yZXYueG1sUEsFBgAAAAAEAAQA9QAAAIgDAAAAAA==&#10;" filled="f" strokecolor="#1f4d78 [1604]" strokeweight="1pt">
                        <v:textbox>
                          <w:txbxContent>
                            <w:p w14:paraId="2DF547B9" w14:textId="5897A77D" w:rsidR="009A7889" w:rsidRPr="0063324A" w:rsidRDefault="0063324A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  <w:r>
                                <w:rPr>
                                  <w:color w:val="000000" w:themeColor="text1"/>
                                </w:rPr>
                                <w:t>Maintain Personalize Service Record</w:t>
                              </w:r>
                            </w:p>
                            <w:p w14:paraId="35CD41A7" w14:textId="77777777" w:rsidR="009A7889" w:rsidRPr="0063324A" w:rsidRDefault="009A7889" w:rsidP="009A7889">
                              <w:pPr>
                                <w:pStyle w:val="NoSpacing"/>
                                <w:jc w:val="center"/>
                                <w:rPr>
                                  <w:color w:val="000000" w:themeColor="text1"/>
                                </w:rPr>
                              </w:pPr>
                            </w:p>
                          </w:txbxContent>
                        </v:textbox>
                      </v:rect>
                      <v:shape id="Straight Arrow Connector 102" o:spid="_x0000_s1122" type="#_x0000_t32" style="position:absolute;left:6049108;top:3188677;width:0;height:902823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QqFLSsEAAADcAAAADwAAAGRycy9kb3ducmV2LnhtbERP24rCMBB9F/yHMMK+iCb6sEo1iogu&#10;LouClw8YmrEtNpPaRK1/vxEE3+ZwrjOdN7YUd6p94VjDoK9AEKfOFJxpOB3XvTEIH5ANlo5Jw5M8&#10;zGft1hQT4x68p/shZCKGsE9QQx5ClUjp05ws+r6riCN3drXFEGGdSVPjI4bbUg6V+pYWC44NOVa0&#10;zCm9HG5Wg139bEZN97nt2vJ6NH9e/e6C0vqr0ywmIAI14SN+uzcmzldDeD0TL5CzfwA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BCoUtKwQAAANwAAAAPAAAAAAAAAAAAAAAA&#10;AKECAABkcnMvZG93bnJldi54bWxQSwUGAAAAAAQABAD5AAAAjwMAAAAA&#10;" strokecolor="black [3213]" strokeweight=".5pt">
                        <v:stroke endarrow="block" joinstyle="miter"/>
                      </v:shape>
                    </v:group>
                  </v:group>
                </v:group>
                <v:shape id="Straight Arrow Connector 103" o:spid="_x0000_s1123" type="#_x0000_t32" style="position:absolute;left:7420708;top:1594338;width:458323;height:0;flip:x 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JJlKecQAAADcAAAADwAAAGRycy9kb3ducmV2LnhtbERPTWsCMRC9F/wPYYTeatZKa9kaRUSh&#10;h1LoKupxupluFjeTbZK62/76Rih4m8f7nNmit404kw+1YwXjUQaCuHS65krBbru5ewIRIrLGxjEp&#10;+KEAi/ngZoa5dh2/07mIlUghHHJUYGJscylDachiGLmWOHGfzluMCfpKao9dCreNvM+yR2mx5tRg&#10;sKWVofJUfFsFx0NxYP32sH/9WrvjdPLrTfcxVep22C+fQUTq41X8737RaX42gcsz6QI5/wM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AkmUp5xAAAANwAAAAPAAAAAAAAAAAA&#10;AAAAAKECAABkcnMvZG93bnJldi54bWxQSwUGAAAAAAQABAD5AAAAkgMAAAAA&#10;" strokecolor="black [3213]" strokeweight=".5pt">
                  <v:stroke endarrow="block" joinstyle="miter"/>
                </v:shape>
                <w10:wrap type="through"/>
              </v:group>
            </w:pict>
          </mc:Fallback>
        </mc:AlternateContent>
      </w:r>
      <w:r w:rsidR="002532A0">
        <w:t>Phase IV</w:t>
      </w:r>
      <w:r w:rsidR="007017B4">
        <w:t xml:space="preserve">: Logic </w:t>
      </w:r>
      <w:proofErr w:type="spellStart"/>
      <w:r w:rsidR="007017B4">
        <w:t>Desgin</w:t>
      </w:r>
      <w:bookmarkEnd w:id="15"/>
      <w:proofErr w:type="spellEnd"/>
    </w:p>
    <w:p w14:paraId="17254B47" w14:textId="4FDAEC0F" w:rsidR="00995D01" w:rsidRDefault="00995D01" w:rsidP="00E629E9"/>
    <w:p w14:paraId="0CC58FFA" w14:textId="77777777" w:rsidR="00995D01" w:rsidRDefault="00995D01" w:rsidP="00E629E9"/>
    <w:p w14:paraId="1231319B" w14:textId="68319E0A" w:rsidR="00995D01" w:rsidRDefault="00995D01" w:rsidP="00E629E9"/>
    <w:p w14:paraId="0448BB3D" w14:textId="77777777" w:rsidR="00995D01" w:rsidRDefault="00995D01" w:rsidP="00E629E9"/>
    <w:p w14:paraId="7543C1EA" w14:textId="77777777" w:rsidR="00995D01" w:rsidRDefault="00995D01" w:rsidP="00E629E9"/>
    <w:p w14:paraId="08B39ADB" w14:textId="77777777" w:rsidR="00C67BC9" w:rsidRDefault="00C67BC9" w:rsidP="00E629E9">
      <w:pPr>
        <w:sectPr w:rsidR="00C67BC9" w:rsidSect="002A58D5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D236D73" w14:textId="77777777" w:rsidR="00B46BB6" w:rsidRDefault="00B46BB6" w:rsidP="00B46BB6">
      <w:pPr>
        <w:pStyle w:val="Heading1"/>
      </w:pPr>
      <w:bookmarkStart w:id="16" w:name="_Toc450579330"/>
      <w:bookmarkStart w:id="17" w:name="_Toc451586915"/>
      <w:r>
        <w:t>Phase V</w:t>
      </w:r>
      <w:bookmarkEnd w:id="17"/>
    </w:p>
    <w:p w14:paraId="4C327641" w14:textId="132AA002" w:rsidR="00B46BB6" w:rsidRDefault="00B46BB6" w:rsidP="00B46BB6">
      <w:pPr>
        <w:pStyle w:val="Heading1"/>
      </w:pPr>
      <w:bookmarkStart w:id="18" w:name="_Toc451586916"/>
      <w:r>
        <w:t>Decision Analysis</w:t>
      </w:r>
      <w:bookmarkEnd w:id="16"/>
      <w:bookmarkEnd w:id="18"/>
    </w:p>
    <w:p w14:paraId="46EF88DC" w14:textId="77777777" w:rsidR="00B46BB6" w:rsidRDefault="00B46BB6" w:rsidP="00B46BB6">
      <w:pPr>
        <w:pStyle w:val="Heading2"/>
      </w:pPr>
      <w:bookmarkStart w:id="19" w:name="_Toc450579331"/>
      <w:bookmarkStart w:id="20" w:name="_Toc451586917"/>
      <w:r>
        <w:t>Process</w:t>
      </w:r>
      <w:bookmarkEnd w:id="19"/>
      <w:bookmarkEnd w:id="20"/>
      <w:r>
        <w:t xml:space="preserve"> </w:t>
      </w:r>
    </w:p>
    <w:p w14:paraId="6E623351" w14:textId="62227B86" w:rsidR="00B46BB6" w:rsidRDefault="00B46BB6" w:rsidP="00B46BB6">
      <w:pPr>
        <w:ind w:firstLine="720"/>
      </w:pPr>
      <w:r>
        <w:t xml:space="preserve">The processes will be focused on optimization of services and delivering the best </w:t>
      </w:r>
      <w:r w:rsidR="00C74D4B">
        <w:t xml:space="preserve">care with complete security. </w:t>
      </w:r>
      <w:r w:rsidR="005B3345">
        <w:t xml:space="preserve">The registered babysitters are professional with clear backgrounds that is confirmed via a process </w:t>
      </w:r>
    </w:p>
    <w:p w14:paraId="48578AA2" w14:textId="77777777" w:rsidR="00B46BB6" w:rsidRDefault="00B46BB6" w:rsidP="00B46BB6">
      <w:pPr>
        <w:pStyle w:val="Heading2"/>
      </w:pPr>
      <w:bookmarkStart w:id="21" w:name="_Toc450579332"/>
      <w:bookmarkStart w:id="22" w:name="_Toc451586918"/>
      <w:r>
        <w:t>Evaluation</w:t>
      </w:r>
      <w:bookmarkEnd w:id="21"/>
      <w:bookmarkEnd w:id="22"/>
      <w:r>
        <w:t xml:space="preserve"> </w:t>
      </w:r>
    </w:p>
    <w:p w14:paraId="616E4B61" w14:textId="39256DBF" w:rsidR="00B46BB6" w:rsidRDefault="005B3345" w:rsidP="00B46BB6">
      <w:pPr>
        <w:ind w:firstLine="720"/>
      </w:pPr>
      <w:r>
        <w:t xml:space="preserve">Evaluation of the system is to ensure optimization and continuous improvement the process is initiated to ensure services delivered are immaculate and are continuously improving to surpass </w:t>
      </w:r>
      <w:r w:rsidR="0003397D">
        <w:t>and maintain a high edge on competitors.</w:t>
      </w:r>
    </w:p>
    <w:p w14:paraId="5F4EC2F8" w14:textId="77777777" w:rsidR="00B46BB6" w:rsidRDefault="00B46BB6" w:rsidP="00B46BB6">
      <w:pPr>
        <w:pStyle w:val="Heading2"/>
      </w:pPr>
      <w:bookmarkStart w:id="23" w:name="_Toc450579333"/>
      <w:bookmarkStart w:id="24" w:name="_Toc451586919"/>
      <w:r>
        <w:t>Implementation</w:t>
      </w:r>
      <w:bookmarkEnd w:id="23"/>
      <w:bookmarkEnd w:id="24"/>
      <w:r>
        <w:t xml:space="preserve"> </w:t>
      </w:r>
    </w:p>
    <w:p w14:paraId="6B9A9229" w14:textId="35B4FDD3" w:rsidR="00B46BB6" w:rsidRDefault="00E1592C" w:rsidP="00B46BB6">
      <w:pPr>
        <w:ind w:firstLine="720"/>
      </w:pPr>
      <w:r>
        <w:t xml:space="preserve">The Implementation of the system will be carried out </w:t>
      </w:r>
      <w:r w:rsidR="00876BC8">
        <w:t xml:space="preserve">as soon as planning and designing the system is complete. The monitoring and control would be primary </w:t>
      </w:r>
      <w:r w:rsidR="00DE6D97">
        <w:t>activity</w:t>
      </w:r>
      <w:r w:rsidR="00876BC8">
        <w:t xml:space="preserve"> entrusted </w:t>
      </w:r>
      <w:r w:rsidR="00DE6D97">
        <w:t xml:space="preserve">to ensure system meets the </w:t>
      </w:r>
      <w:r w:rsidR="009246A9">
        <w:t xml:space="preserve">designed objectives. The control during implementation phase will be done by calculating EVM. </w:t>
      </w:r>
    </w:p>
    <w:p w14:paraId="226DBFC4" w14:textId="67627AC6" w:rsidR="009246A9" w:rsidRDefault="00B46BB6" w:rsidP="009246A9">
      <w:pPr>
        <w:pStyle w:val="Heading2"/>
      </w:pPr>
      <w:bookmarkStart w:id="25" w:name="_Toc450579334"/>
      <w:bookmarkStart w:id="26" w:name="_Toc451586920"/>
      <w:r>
        <w:t>Resistance</w:t>
      </w:r>
      <w:bookmarkEnd w:id="25"/>
      <w:bookmarkEnd w:id="26"/>
      <w:r>
        <w:t xml:space="preserve"> </w:t>
      </w:r>
    </w:p>
    <w:p w14:paraId="03AA277E" w14:textId="77777777" w:rsidR="00370C78" w:rsidRDefault="009246A9" w:rsidP="007D7A6B">
      <w:pPr>
        <w:ind w:firstLine="720"/>
      </w:pPr>
      <w:r>
        <w:t>This</w:t>
      </w:r>
      <w:r w:rsidR="007D7A6B">
        <w:t xml:space="preserve"> is understood that resistance when upgrading an IT technology </w:t>
      </w:r>
      <w:r w:rsidR="00AF2956">
        <w:t xml:space="preserve">is common and in this project some resistance will be faced but the conducting stakeholder analysis and devising appropriate strategies will determine the standards of output. </w:t>
      </w:r>
    </w:p>
    <w:p w14:paraId="3B8A6605" w14:textId="77777777" w:rsidR="00370C78" w:rsidRDefault="00370C78" w:rsidP="007D7A6B">
      <w:pPr>
        <w:ind w:firstLine="720"/>
      </w:pPr>
    </w:p>
    <w:p w14:paraId="4778ADB9" w14:textId="77777777" w:rsidR="00370C78" w:rsidRDefault="00370C78" w:rsidP="007D7A6B">
      <w:pPr>
        <w:ind w:firstLine="720"/>
      </w:pPr>
    </w:p>
    <w:p w14:paraId="7BAD7F39" w14:textId="77777777" w:rsidR="00370C78" w:rsidRDefault="00370C78" w:rsidP="007D7A6B">
      <w:pPr>
        <w:ind w:firstLine="720"/>
      </w:pPr>
    </w:p>
    <w:p w14:paraId="15FB3085" w14:textId="77777777" w:rsidR="00462145" w:rsidRDefault="00462145" w:rsidP="007D7A6B">
      <w:pPr>
        <w:ind w:firstLine="720"/>
        <w:sectPr w:rsidR="00462145" w:rsidSect="00B46BB6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498BC259" w14:textId="75297354" w:rsidR="00462145" w:rsidRDefault="00462145" w:rsidP="00462145">
      <w:pPr>
        <w:pStyle w:val="Heading1"/>
      </w:pPr>
      <w:bookmarkStart w:id="27" w:name="_Toc451586921"/>
      <w:r>
        <w:t>Phase VI:  Design and Integration</w:t>
      </w:r>
      <w:bookmarkEnd w:id="27"/>
      <w:r>
        <w:t xml:space="preserve"> </w:t>
      </w:r>
    </w:p>
    <w:p w14:paraId="01F1288E" w14:textId="0B58E1E0" w:rsidR="00462145" w:rsidRDefault="00585D9B" w:rsidP="00462145">
      <w:r>
        <w:rPr>
          <w:noProof/>
        </w:rPr>
        <mc:AlternateContent>
          <mc:Choice Requires="wpg">
            <w:drawing>
              <wp:anchor distT="0" distB="0" distL="114300" distR="114300" simplePos="0" relativeHeight="251829248" behindDoc="0" locked="0" layoutInCell="1" allowOverlap="1" wp14:anchorId="6BDDF69C" wp14:editId="6A4904D4">
                <wp:simplePos x="0" y="0"/>
                <wp:positionH relativeFrom="column">
                  <wp:posOffset>92279</wp:posOffset>
                </wp:positionH>
                <wp:positionV relativeFrom="paragraph">
                  <wp:posOffset>126557</wp:posOffset>
                </wp:positionV>
                <wp:extent cx="8830822" cy="4587095"/>
                <wp:effectExtent l="25400" t="25400" r="59690" b="36195"/>
                <wp:wrapThrough wrapText="bothSides">
                  <wp:wrapPolygon edited="0">
                    <wp:start x="15471" y="-120"/>
                    <wp:lineTo x="14104" y="1794"/>
                    <wp:lineTo x="13358" y="1914"/>
                    <wp:lineTo x="13296" y="5742"/>
                    <wp:lineTo x="1553" y="7057"/>
                    <wp:lineTo x="1553" y="9569"/>
                    <wp:lineTo x="559" y="11364"/>
                    <wp:lineTo x="-62" y="11483"/>
                    <wp:lineTo x="-62" y="12560"/>
                    <wp:lineTo x="559" y="13397"/>
                    <wp:lineTo x="559" y="14354"/>
                    <wp:lineTo x="5281" y="15311"/>
                    <wp:lineTo x="8326" y="15311"/>
                    <wp:lineTo x="8263" y="19139"/>
                    <wp:lineTo x="7518" y="19378"/>
                    <wp:lineTo x="7518" y="20933"/>
                    <wp:lineTo x="15160" y="21053"/>
                    <wp:lineTo x="15160" y="21651"/>
                    <wp:lineTo x="16900" y="21651"/>
                    <wp:lineTo x="17956" y="21651"/>
                    <wp:lineTo x="18826" y="21412"/>
                    <wp:lineTo x="18826" y="20455"/>
                    <wp:lineTo x="18577" y="19857"/>
                    <wp:lineTo x="17894" y="19139"/>
                    <wp:lineTo x="18205" y="17225"/>
                    <wp:lineTo x="19820" y="17225"/>
                    <wp:lineTo x="20752" y="16507"/>
                    <wp:lineTo x="20814" y="9569"/>
                    <wp:lineTo x="21684" y="7775"/>
                    <wp:lineTo x="21684" y="7416"/>
                    <wp:lineTo x="20876" y="5742"/>
                    <wp:lineTo x="20814" y="3828"/>
                    <wp:lineTo x="21249" y="2512"/>
                    <wp:lineTo x="21311" y="957"/>
                    <wp:lineTo x="20441" y="718"/>
                    <wp:lineTo x="15844" y="-120"/>
                    <wp:lineTo x="15471" y="-120"/>
                  </wp:wrapPolygon>
                </wp:wrapThrough>
                <wp:docPr id="155" name="Group 1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8830822" cy="4587095"/>
                          <a:chOff x="0" y="0"/>
                          <a:chExt cx="8830822" cy="4587095"/>
                        </a:xfrm>
                      </wpg:grpSpPr>
                      <wpg:grpSp>
                        <wpg:cNvPr id="154" name="Group 154"/>
                        <wpg:cNvGrpSpPr/>
                        <wpg:grpSpPr>
                          <a:xfrm>
                            <a:off x="0" y="0"/>
                            <a:ext cx="8830822" cy="4587095"/>
                            <a:chOff x="0" y="0"/>
                            <a:chExt cx="8830822" cy="4587095"/>
                          </a:xfrm>
                        </wpg:grpSpPr>
                        <wps:wsp>
                          <wps:cNvPr id="104" name="Diamond 74"/>
                          <wps:cNvSpPr/>
                          <wps:spPr>
                            <a:xfrm>
                              <a:off x="3271706" y="2172749"/>
                              <a:ext cx="1372352" cy="913794"/>
                            </a:xfrm>
                            <a:prstGeom prst="diamond">
                              <a:avLst/>
                            </a:prstGeom>
                            <a:ln w="28575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11AD8C0" w14:textId="18BB4839" w:rsidR="001711EA" w:rsidRPr="0050171A" w:rsidRDefault="001711EA" w:rsidP="001711EA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>Baby care Ha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06" name="Straight Arrow Connector 106"/>
                          <wps:cNvCnPr/>
                          <wps:spPr>
                            <a:xfrm flipH="1">
                              <a:off x="2734811" y="2625754"/>
                              <a:ext cx="529852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07" name="Rectangle 107"/>
                          <wps:cNvSpPr/>
                          <wps:spPr>
                            <a:xfrm>
                              <a:off x="1669409" y="2399252"/>
                              <a:ext cx="1070610" cy="457200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F9CB1F6" w14:textId="5390EB79" w:rsidR="00BC40B5" w:rsidRDefault="00BC40B5" w:rsidP="00BC40B5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>Online portal for Babysitter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09" name="Off-page Connector 109"/>
                          <wps:cNvSpPr/>
                          <wps:spPr>
                            <a:xfrm>
                              <a:off x="1744910" y="1711354"/>
                              <a:ext cx="304800" cy="342900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8D4CAB6" w14:textId="20B7EA86" w:rsidR="00517FE9" w:rsidRPr="00517FE9" w:rsidRDefault="00517FE9" w:rsidP="00517FE9">
                                <w:pPr>
                                  <w:pStyle w:val="NoSpacing"/>
                                  <w:rPr>
                                    <w:sz w:val="15"/>
                                  </w:rPr>
                                </w:pPr>
                                <w:r w:rsidRPr="00517FE9">
                                  <w:rPr>
                                    <w:sz w:val="15"/>
                                  </w:rPr>
                                  <w:t>ID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0" name="Off-page Connector 110"/>
                          <wps:cNvSpPr/>
                          <wps:spPr>
                            <a:xfrm>
                              <a:off x="2206305" y="1711354"/>
                              <a:ext cx="455930" cy="342900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13FC4B8" w14:textId="7F35EC31" w:rsidR="004E34FA" w:rsidRPr="00517FE9" w:rsidRDefault="004E34FA" w:rsidP="004E34FA">
                                <w:pPr>
                                  <w:pStyle w:val="NoSpacing"/>
                                  <w:rPr>
                                    <w:sz w:val="15"/>
                                  </w:rPr>
                                </w:pPr>
                                <w:r>
                                  <w:rPr>
                                    <w:sz w:val="15"/>
                                  </w:rPr>
                                  <w:t>Nam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1" name="Diamond 74"/>
                          <wps:cNvSpPr/>
                          <wps:spPr>
                            <a:xfrm>
                              <a:off x="0" y="2172749"/>
                              <a:ext cx="1372352" cy="913794"/>
                            </a:xfrm>
                            <a:prstGeom prst="diamond">
                              <a:avLst/>
                            </a:prstGeom>
                            <a:ln w="28575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B070698" w14:textId="7EEE5CC0" w:rsidR="008439CF" w:rsidRPr="0050171A" w:rsidRDefault="008439CF" w:rsidP="008439CF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>Portal Ha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3" name="Straight Arrow Connector 113"/>
                          <wps:cNvCnPr/>
                          <wps:spPr>
                            <a:xfrm>
                              <a:off x="3951215" y="3087149"/>
                              <a:ext cx="0" cy="22860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14" name="Rectangle 114"/>
                          <wps:cNvSpPr/>
                          <wps:spPr>
                            <a:xfrm>
                              <a:off x="3422708" y="3313652"/>
                              <a:ext cx="1070610" cy="457200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FBA97E5" w14:textId="0BAA9542" w:rsidR="00AD36F4" w:rsidRDefault="00AD36F4" w:rsidP="00AD36F4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>Online order portal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6" name="Off-page Connector 116"/>
                          <wps:cNvSpPr/>
                          <wps:spPr>
                            <a:xfrm flipV="1">
                              <a:off x="3884103" y="4118995"/>
                              <a:ext cx="608965" cy="339090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425E65AC" w14:textId="24098987" w:rsidR="00AD36F4" w:rsidRPr="00517FE9" w:rsidRDefault="00AD36F4" w:rsidP="00C04FF5">
                                <w:pPr>
                                  <w:pStyle w:val="NoSpacing"/>
                                  <w:jc w:val="center"/>
                                  <w:rPr>
                                    <w:sz w:val="15"/>
                                  </w:rPr>
                                </w:pPr>
                                <w:r>
                                  <w:rPr>
                                    <w:sz w:val="15"/>
                                  </w:rPr>
                                  <w:t>Addres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7" name="Straight Connector 117"/>
                          <wps:cNvCnPr/>
                          <wps:spPr>
                            <a:xfrm flipV="1">
                              <a:off x="4186106" y="3775046"/>
                              <a:ext cx="0" cy="3429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18" name="Off-page Connector 118"/>
                          <wps:cNvSpPr/>
                          <wps:spPr>
                            <a:xfrm flipV="1">
                              <a:off x="3120705" y="4118995"/>
                              <a:ext cx="608965" cy="339090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45A2472" w14:textId="06271A7C" w:rsidR="00C04FF5" w:rsidRPr="00517FE9" w:rsidRDefault="00C04FF5" w:rsidP="00C04FF5">
                                <w:pPr>
                                  <w:pStyle w:val="NoSpacing"/>
                                  <w:jc w:val="center"/>
                                  <w:rPr>
                                    <w:sz w:val="15"/>
                                  </w:rPr>
                                </w:pPr>
                                <w:r>
                                  <w:rPr>
                                    <w:sz w:val="15"/>
                                  </w:rPr>
                                  <w:t xml:space="preserve">Schedule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19" name="Straight Connector 119"/>
                          <wps:cNvCnPr/>
                          <wps:spPr>
                            <a:xfrm flipV="1">
                              <a:off x="3422708" y="3775046"/>
                              <a:ext cx="0" cy="34290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20" name="Straight Arrow Connector 120"/>
                          <wps:cNvCnPr/>
                          <wps:spPr>
                            <a:xfrm>
                              <a:off x="4488110" y="3540154"/>
                              <a:ext cx="232148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21" name="Rectangle 121"/>
                          <wps:cNvSpPr/>
                          <wps:spPr>
                            <a:xfrm>
                              <a:off x="6316910" y="3313652"/>
                              <a:ext cx="1070610" cy="457200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C599080" w14:textId="36422CD8" w:rsidR="00B7475A" w:rsidRDefault="00B7475A" w:rsidP="00B7475A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>Mothers Profil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2" name="Diamond 74"/>
                          <wps:cNvSpPr/>
                          <wps:spPr>
                            <a:xfrm>
                              <a:off x="4723002" y="3087149"/>
                              <a:ext cx="1372352" cy="913794"/>
                            </a:xfrm>
                            <a:prstGeom prst="diamond">
                              <a:avLst/>
                            </a:prstGeom>
                            <a:ln w="28575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E0980EE" w14:textId="29255995" w:rsidR="00B7475A" w:rsidRPr="0050171A" w:rsidRDefault="00B7475A" w:rsidP="00B7475A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 xml:space="preserve">Belongs to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3" name="Straight Arrow Connector 123"/>
                          <wps:cNvCnPr/>
                          <wps:spPr>
                            <a:xfrm>
                              <a:off x="6090407" y="3540154"/>
                              <a:ext cx="232148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24" name="Off-page Connector 124"/>
                          <wps:cNvSpPr/>
                          <wps:spPr>
                            <a:xfrm>
                              <a:off x="6165908" y="2399252"/>
                              <a:ext cx="608965" cy="342265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40E0601D" w14:textId="77777777" w:rsidR="00B7475A" w:rsidRPr="00517FE9" w:rsidRDefault="00B7475A" w:rsidP="00B7475A">
                                <w:pPr>
                                  <w:pStyle w:val="NoSpacing"/>
                                  <w:jc w:val="center"/>
                                  <w:rPr>
                                    <w:sz w:val="15"/>
                                  </w:rPr>
                                </w:pPr>
                                <w:r>
                                  <w:rPr>
                                    <w:sz w:val="15"/>
                                  </w:rPr>
                                  <w:t>Address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5" name="Straight Connector 125"/>
                          <wps:cNvCnPr/>
                          <wps:spPr>
                            <a:xfrm flipV="1">
                              <a:off x="6476301" y="2743200"/>
                              <a:ext cx="3443" cy="571943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26" name="Off-page Connector 126"/>
                          <wps:cNvSpPr/>
                          <wps:spPr>
                            <a:xfrm>
                              <a:off x="6853806" y="2399252"/>
                              <a:ext cx="608965" cy="342265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026B62F" w14:textId="2E4C34DB" w:rsidR="00B7475A" w:rsidRPr="00517FE9" w:rsidRDefault="00B7475A" w:rsidP="00B7475A">
                                <w:pPr>
                                  <w:pStyle w:val="NoSpacing"/>
                                  <w:jc w:val="center"/>
                                  <w:rPr>
                                    <w:sz w:val="15"/>
                                  </w:rPr>
                                </w:pPr>
                                <w:r>
                                  <w:rPr>
                                    <w:sz w:val="15"/>
                                  </w:rPr>
                                  <w:t>ID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7" name="Straight Connector 127"/>
                          <wps:cNvCnPr/>
                          <wps:spPr>
                            <a:xfrm flipV="1">
                              <a:off x="7155809" y="2743200"/>
                              <a:ext cx="3443" cy="571943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28" name="Off-page Connector 128"/>
                          <wps:cNvSpPr/>
                          <wps:spPr>
                            <a:xfrm>
                              <a:off x="5486400" y="2399252"/>
                              <a:ext cx="608965" cy="342265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3375C8B" w14:textId="1AC52A4B" w:rsidR="00B7475A" w:rsidRPr="00517FE9" w:rsidRDefault="00B7475A" w:rsidP="00B7475A">
                                <w:pPr>
                                  <w:pStyle w:val="NoSpacing"/>
                                  <w:jc w:val="center"/>
                                  <w:rPr>
                                    <w:sz w:val="15"/>
                                  </w:rPr>
                                </w:pPr>
                                <w:r>
                                  <w:rPr>
                                    <w:sz w:val="15"/>
                                  </w:rPr>
                                  <w:t>Nam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9" name="Straight Connector 129"/>
                          <wps:cNvCnPr/>
                          <wps:spPr>
                            <a:xfrm flipH="1" flipV="1">
                              <a:off x="5788404" y="2743200"/>
                              <a:ext cx="529852" cy="571057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30" name="Off-page Connector 130"/>
                          <wps:cNvSpPr/>
                          <wps:spPr>
                            <a:xfrm>
                              <a:off x="7541703" y="2399252"/>
                              <a:ext cx="608965" cy="342265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AA2A822" w14:textId="607982B9" w:rsidR="000426DF" w:rsidRPr="00517FE9" w:rsidRDefault="000426DF" w:rsidP="000426DF">
                                <w:pPr>
                                  <w:pStyle w:val="NoSpacing"/>
                                  <w:jc w:val="center"/>
                                  <w:rPr>
                                    <w:sz w:val="15"/>
                                  </w:rPr>
                                </w:pPr>
                                <w:r>
                                  <w:rPr>
                                    <w:sz w:val="15"/>
                                  </w:rPr>
                                  <w:t>Email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1" name="Straight Connector 131"/>
                          <wps:cNvCnPr/>
                          <wps:spPr>
                            <a:xfrm flipV="1">
                              <a:off x="7390701" y="2743200"/>
                              <a:ext cx="456448" cy="571943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32" name="Off-page Connector 132"/>
                          <wps:cNvSpPr/>
                          <wps:spPr>
                            <a:xfrm rot="10800000">
                              <a:off x="6258187" y="4244830"/>
                              <a:ext cx="608965" cy="342265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61C6E2D" w14:textId="0C005225" w:rsidR="000426DF" w:rsidRPr="00517FE9" w:rsidRDefault="000426DF" w:rsidP="000426DF">
                                <w:pPr>
                                  <w:pStyle w:val="NoSpacing"/>
                                  <w:jc w:val="center"/>
                                  <w:rPr>
                                    <w:sz w:val="15"/>
                                  </w:rPr>
                                </w:pPr>
                                <w:r>
                                  <w:rPr>
                                    <w:sz w:val="15"/>
                                  </w:rPr>
                                  <w:t>Password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3" name="Straight Connector 133"/>
                          <wps:cNvCnPr/>
                          <wps:spPr>
                            <a:xfrm flipV="1">
                              <a:off x="6551802" y="3775046"/>
                              <a:ext cx="5284" cy="454497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34" name="Off-page Connector 134"/>
                          <wps:cNvSpPr/>
                          <wps:spPr>
                            <a:xfrm rot="10800000">
                              <a:off x="6929306" y="4228052"/>
                              <a:ext cx="686435" cy="342265"/>
                            </a:xfrm>
                            <a:prstGeom prst="flowChartOffpageConnector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1272A32" w14:textId="20B894B7" w:rsidR="000128E1" w:rsidRPr="00517FE9" w:rsidRDefault="000128E1" w:rsidP="000128E1">
                                <w:pPr>
                                  <w:pStyle w:val="NoSpacing"/>
                                  <w:jc w:val="center"/>
                                  <w:rPr>
                                    <w:sz w:val="15"/>
                                  </w:rPr>
                                </w:pPr>
                                <w:r>
                                  <w:rPr>
                                    <w:sz w:val="15"/>
                                  </w:rPr>
                                  <w:t xml:space="preserve">Credit Card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5" name="Straight Connector 135"/>
                          <wps:cNvCnPr/>
                          <wps:spPr>
                            <a:xfrm flipV="1">
                              <a:off x="7231310" y="3775046"/>
                              <a:ext cx="5284" cy="454497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36" name="Straight Connector 136"/>
                          <wps:cNvCnPr/>
                          <wps:spPr>
                            <a:xfrm flipH="1" flipV="1">
                              <a:off x="7390701" y="3540154"/>
                              <a:ext cx="987157" cy="3589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37" name="Straight Connector 137"/>
                          <wps:cNvCnPr/>
                          <wps:spPr>
                            <a:xfrm flipH="1" flipV="1">
                              <a:off x="8372213" y="2055303"/>
                              <a:ext cx="1905" cy="1493520"/>
                            </a:xfrm>
                            <a:prstGeom prst="line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38" name="Diamond 74"/>
                          <wps:cNvSpPr/>
                          <wps:spPr>
                            <a:xfrm>
                              <a:off x="7919207" y="1140903"/>
                              <a:ext cx="911615" cy="913794"/>
                            </a:xfrm>
                            <a:prstGeom prst="diamond">
                              <a:avLst/>
                            </a:prstGeom>
                            <a:ln w="28575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4BED86F" w14:textId="1CB92E3D" w:rsidR="00A4319F" w:rsidRPr="0050171A" w:rsidRDefault="00A4319F" w:rsidP="00A4319F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 xml:space="preserve">Does 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9" name="Rectangle 139"/>
                          <wps:cNvSpPr/>
                          <wps:spPr>
                            <a:xfrm>
                              <a:off x="6551802" y="1375795"/>
                              <a:ext cx="1070610" cy="457200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7F74E33A" w14:textId="654F07D9" w:rsidR="00A4319F" w:rsidRDefault="00C825DF" w:rsidP="00A4319F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>Search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40" name="Rectangle 140"/>
                          <wps:cNvSpPr/>
                          <wps:spPr>
                            <a:xfrm>
                              <a:off x="7533314" y="226503"/>
                              <a:ext cx="1070610" cy="457200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8D0ACB5" w14:textId="59C56227" w:rsidR="00C825DF" w:rsidRDefault="00C825DF" w:rsidP="00C825DF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>Place Order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41" name="Straight Arrow Connector 141"/>
                          <wps:cNvCnPr/>
                          <wps:spPr>
                            <a:xfrm flipH="1" flipV="1">
                              <a:off x="7617204" y="1602297"/>
                              <a:ext cx="304433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42" name="Straight Arrow Connector 142"/>
                          <wps:cNvCnPr/>
                          <wps:spPr>
                            <a:xfrm flipV="1">
                              <a:off x="8380602" y="687897"/>
                              <a:ext cx="0" cy="450023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44" name="Straight Arrow Connector 144"/>
                          <wps:cNvCnPr/>
                          <wps:spPr>
                            <a:xfrm flipH="1">
                              <a:off x="6090407" y="1551964"/>
                              <a:ext cx="433460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45" name="Rectangle 145"/>
                          <wps:cNvSpPr/>
                          <wps:spPr>
                            <a:xfrm>
                              <a:off x="5025006" y="1375795"/>
                              <a:ext cx="1070610" cy="457200"/>
                            </a:xfrm>
                            <a:prstGeom prst="rect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398B5AD" w14:textId="1CC8012B" w:rsidR="002D3871" w:rsidRDefault="002D3871" w:rsidP="002D3871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>Babysitter profil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46" name="Straight Arrow Connector 146"/>
                          <wps:cNvCnPr/>
                          <wps:spPr>
                            <a:xfrm flipV="1">
                              <a:off x="679508" y="1602297"/>
                              <a:ext cx="0" cy="567469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headEnd type="none" w="med" len="med"/>
                              <a:tailEnd type="non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47" name="Straight Arrow Connector 147"/>
                          <wps:cNvCnPr/>
                          <wps:spPr>
                            <a:xfrm>
                              <a:off x="679508" y="1551964"/>
                              <a:ext cx="4343155" cy="45719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48" name="Diamond 74"/>
                          <wps:cNvSpPr/>
                          <wps:spPr>
                            <a:xfrm>
                              <a:off x="5788404" y="0"/>
                              <a:ext cx="1215390" cy="913765"/>
                            </a:xfrm>
                            <a:prstGeom prst="diamond">
                              <a:avLst/>
                            </a:prstGeom>
                            <a:ln w="28575"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7E0FDA4" w14:textId="28E144F4" w:rsidR="006F31D7" w:rsidRPr="0050171A" w:rsidRDefault="006F31D7" w:rsidP="006F31D7">
                                <w:pPr>
                                  <w:pStyle w:val="NoSpacing"/>
                                  <w:jc w:val="center"/>
                                </w:pPr>
                                <w:r>
                                  <w:t>Made of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49" name="Straight Arrow Connector 149"/>
                          <wps:cNvCnPr/>
                          <wps:spPr>
                            <a:xfrm flipH="1">
                              <a:off x="7004807" y="444617"/>
                              <a:ext cx="535445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50" name="Straight Arrow Connector 150"/>
                          <wps:cNvCnPr/>
                          <wps:spPr>
                            <a:xfrm flipH="1" flipV="1">
                              <a:off x="1904301" y="2055303"/>
                              <a:ext cx="0" cy="34544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headEnd type="none" w="med" len="med"/>
                              <a:tailEnd type="non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51" name="Straight Arrow Connector 151"/>
                          <wps:cNvCnPr/>
                          <wps:spPr>
                            <a:xfrm flipH="1" flipV="1">
                              <a:off x="2432807" y="2055303"/>
                              <a:ext cx="0" cy="34544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headEnd type="none" w="med" len="med"/>
                              <a:tailEnd type="non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52" name="Straight Arrow Connector 152"/>
                          <wps:cNvCnPr/>
                          <wps:spPr>
                            <a:xfrm>
                              <a:off x="5486400" y="461395"/>
                              <a:ext cx="306146" cy="0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headEnd type="none" w="med" len="med"/>
                              <a:tailEnd type="none" w="med" len="med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53" name="Straight Arrow Connector 153"/>
                          <wps:cNvCnPr/>
                          <wps:spPr>
                            <a:xfrm>
                              <a:off x="5486400" y="461395"/>
                              <a:ext cx="0" cy="910648"/>
                            </a:xfrm>
                            <a:prstGeom prst="straightConnector1">
                              <a:avLst/>
                            </a:prstGeom>
                            <a:ln>
                              <a:solidFill>
                                <a:schemeClr val="tx1"/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  <wps:wsp>
                        <wps:cNvPr id="112" name="Straight Arrow Connector 112"/>
                        <wps:cNvCnPr/>
                        <wps:spPr>
                          <a:xfrm flipH="1" flipV="1">
                            <a:off x="1367405" y="2625754"/>
                            <a:ext cx="304852" cy="0"/>
                          </a:xfrm>
                          <a:prstGeom prst="straightConnector1">
                            <a:avLst/>
                          </a:prstGeom>
                          <a:ln>
                            <a:solidFill>
                              <a:schemeClr val="tx1"/>
                            </a:solidFill>
                            <a:tailEnd type="triangle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6BDDF69C" id="Group 155" o:spid="_x0000_s1124" style="position:absolute;left:0;text-align:left;margin-left:7.25pt;margin-top:9.95pt;width:695.35pt;height:361.2pt;z-index:251829248" coordsize="8830822,4587095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">
                <v:group id="Group 154" o:spid="_x0000_s1125" style="position:absolute;width:8830822;height:4587095" coordsize="8830822,4587095" o:gfxdata="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">
                  <v:shapetype id="_x0000_t4" coordsize="21600,21600" o:spt="4" path="m10800,0l0,10800,10800,21600,21600,10800xe">
                    <v:stroke joinstyle="miter"/>
                    <v:path gradientshapeok="t" o:connecttype="rect" textboxrect="5400,5400,16200,16200"/>
                  </v:shapetype>
                  <v:shape id="Diamond 74" o:spid="_x0000_s1126" type="#_x0000_t4" style="position:absolute;left:3271706;top:2172749;width:1372352;height:913794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dg0Y8wQAA&#10;ANwAAAAPAAAAZHJzL2Rvd25yZXYueG1sRE9NawIxEL0L/Q9hBG+aqLWU1SilIHgSurqU3obNuFnc&#10;TNZNquu/bwqCt3m8z1lteteIK3Wh9qxhOlEgiEtvaq40HA/b8TuIEJENNp5Jw50CbNYvgxVmxt/4&#10;i655rEQK4ZChBhtjm0kZSksOw8S3xIk7+c5hTLCrpOnwlsJdI2dKvUmHNacGiy19WirP+a/TkO+r&#10;+UXNtj/uUpC6W1l8L/Kp1qNh/7EEEamPT/HDvTNpvnqF/2fSBXL9Bw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nYNGPMEAAADcAAAADwAAAAAAAAAAAAAAAACXAgAAZHJzL2Rvd25y&#10;ZXYueG1sUEsFBgAAAAAEAAQA9QAAAIUDAAAAAA==&#10;" fillcolor="white [3201]" strokecolor="black [3213]" strokeweight="2.25pt">
                    <v:textbox>
                      <w:txbxContent>
                        <w:p w14:paraId="011AD8C0" w14:textId="18BB4839" w:rsidR="001711EA" w:rsidRPr="0050171A" w:rsidRDefault="001711EA" w:rsidP="001711EA">
                          <w:pPr>
                            <w:pStyle w:val="NoSpacing"/>
                            <w:jc w:val="center"/>
                          </w:pPr>
                          <w:r>
                            <w:t>Baby care Has</w:t>
                          </w:r>
                        </w:p>
                      </w:txbxContent>
                    </v:textbox>
                  </v:shape>
                  <v:shape id="Straight Arrow Connector 106" o:spid="_x0000_s1127" type="#_x0000_t32" style="position:absolute;left:2734811;top:2625754;width:529852;height:0;flip:x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PZpNScIAAADcAAAADwAAAGRycy9kb3ducmV2LnhtbERPzWrCQBC+F3yHZYRegtltD6lEVxGp&#10;xVIqaHyAITsmwexszK4a375bKPQ2H9/vzJeDbcWNet841vCSKhDEpTMNVxqOxWYyBeEDssHWMWl4&#10;kIflYvQ0x9y4O+/pdgiViCHsc9RQh9DlUvqyJos+dR1x5E6utxgi7CtperzHcNvKV6UyabHh2FBj&#10;R+uayvPhajXY94/t25A8vhPbXgrz5dXnLiitn8fDagYi0BD+xX/urYnzVQa/z8QL5OIH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PZpNScIAAADcAAAADwAAAAAAAAAAAAAA&#10;AAChAgAAZHJzL2Rvd25yZXYueG1sUEsFBgAAAAAEAAQA+QAAAJADAAAAAA==&#10;" strokecolor="black [3213]" strokeweight=".5pt">
                    <v:stroke endarrow="block" joinstyle="miter"/>
                  </v:shape>
                  <v:rect id="Rectangle 107" o:spid="_x0000_s1128" style="position:absolute;left:1669409;top:2399252;width:1070610;height:4572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V0SSvwQAA&#10;ANwAAAAPAAAAZHJzL2Rvd25yZXYueG1sRE/NagIxEL4X+g5hBG81qwdbtkYRURAPlu76AMNmulnc&#10;TNIk6vr2Rij0Nh/f7yxWg+3FlULsHCuYTgoQxI3THbcKTvXu7QNETMgae8ek4E4RVsvXlwWW2t34&#10;m65VakUO4ViiApOSL6WMjSGLceI8ceZ+XLCYMgyt1AFvOdz2clYUc2mx49xg0NPGUHOuLlaBD2v/&#10;Zbam3g3HsD+0l6ozv3elxqNh/Qki0ZD+xX/uvc7zi3d4PpMvkMsH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1dEkr8EAAADcAAAADwAAAAAAAAAAAAAAAACXAgAAZHJzL2Rvd25y&#10;ZXYueG1sUEsFBgAAAAAEAAQA9QAAAIUDAAAAAA==&#10;" fillcolor="white [3201]" strokecolor="black [3213]" strokeweight="1pt">
                    <v:textbox>
                      <w:txbxContent>
                        <w:p w14:paraId="7F9CB1F6" w14:textId="5390EB79" w:rsidR="00BC40B5" w:rsidRDefault="00BC40B5" w:rsidP="00BC40B5">
                          <w:pPr>
                            <w:pStyle w:val="NoSpacing"/>
                            <w:jc w:val="center"/>
                          </w:pPr>
                          <w:r>
                            <w:t>Online portal for Babysitters</w:t>
                          </w:r>
                        </w:p>
                      </w:txbxContent>
                    </v:textbox>
                  </v:rect>
                  <v:shapetype id="_x0000_t177" coordsize="21600,21600" o:spt="177" path="m0,0l21600,,21600,17255,10800,21600,,17255xe">
                    <v:stroke joinstyle="miter"/>
                    <v:path gradientshapeok="t" o:connecttype="rect" textboxrect="0,0,21600,17255"/>
                  </v:shapetype>
                  <v:shape id="Off-page Connector 109" o:spid="_x0000_s1129" type="#_x0000_t177" style="position:absolute;left:1744910;top:1711354;width:304800;height:3429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kqHnWwwAA&#10;ANwAAAAPAAAAZHJzL2Rvd25yZXYueG1sRE9NawIxEL0L/Q9hCr1pth6Kbo1LKZXtwYN1pdDbsJlu&#10;VjeTJUl19debguBtHu9zFsVgO3EkH1rHCp4nGQji2umWGwW7ajWegQgRWWPnmBScKUCxfBgtMNfu&#10;xF903MZGpBAOOSowMfa5lKE2ZDFMXE+cuF/nLcYEfSO1x1MKt52cZtmLtNhyajDY07uh+rD9swqG&#10;is/mp/V7XX7zOl7Kj83F7pR6ehzeXkFEGuJdfHN/6jQ/m8P/M+kCubwC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kqHnWwwAAANwAAAAPAAAAAAAAAAAAAAAAAJcCAABkcnMvZG93&#10;bnJldi54bWxQSwUGAAAAAAQABAD1AAAAhwMAAAAA&#10;" fillcolor="white [3201]" strokecolor="black [3213]" strokeweight="1pt">
                    <v:textbox>
                      <w:txbxContent>
                        <w:p w14:paraId="78D4CAB6" w14:textId="20B7EA86" w:rsidR="00517FE9" w:rsidRPr="00517FE9" w:rsidRDefault="00517FE9" w:rsidP="00517FE9">
                          <w:pPr>
                            <w:pStyle w:val="NoSpacing"/>
                            <w:rPr>
                              <w:sz w:val="15"/>
                            </w:rPr>
                          </w:pPr>
                          <w:r w:rsidRPr="00517FE9">
                            <w:rPr>
                              <w:sz w:val="15"/>
                            </w:rPr>
                            <w:t>ID</w:t>
                          </w:r>
                        </w:p>
                      </w:txbxContent>
                    </v:textbox>
                  </v:shape>
                  <v:shape id="Off-page Connector 110" o:spid="_x0000_s1130" type="#_x0000_t177" style="position:absolute;left:2206305;top:1711354;width:455930;height:3429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wS0aWxQAA&#10;ANwAAAAPAAAAZHJzL2Rvd25yZXYueG1sRI9BawIxEIXvBf9DGMFbzdqDlNUoRRR76KFVEXobNtPN&#10;1s1kSVJd/fWdg+BthvfmvW/my9636kwxNYENTMYFKOIq2IZrA4f95vkVVMrIFtvAZOBKCZaLwdMc&#10;Sxsu/EXnXa6VhHAq0YDLuSu1TpUjj2kcOmLRfkL0mGWNtbYRLxLuW/1SFFPtsWFpcNjRylF12v15&#10;A/2er+67ib92e+SPfNuuP2/+YMxo2L/NQGXq88N8v363gj8RfHlGJtCLf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HBLRpbFAAAA3AAAAA8AAAAAAAAAAAAAAAAAlwIAAGRycy9k&#10;b3ducmV2LnhtbFBLBQYAAAAABAAEAPUAAACJAwAAAAA=&#10;" fillcolor="white [3201]" strokecolor="black [3213]" strokeweight="1pt">
                    <v:textbox>
                      <w:txbxContent>
                        <w:p w14:paraId="213FC4B8" w14:textId="7F35EC31" w:rsidR="004E34FA" w:rsidRPr="00517FE9" w:rsidRDefault="004E34FA" w:rsidP="004E34FA">
                          <w:pPr>
                            <w:pStyle w:val="NoSpacing"/>
                            <w:rPr>
                              <w:sz w:val="15"/>
                            </w:rPr>
                          </w:pPr>
                          <w:r>
                            <w:rPr>
                              <w:sz w:val="15"/>
                            </w:rPr>
                            <w:t>Name</w:t>
                          </w:r>
                        </w:p>
                      </w:txbxContent>
                    </v:textbox>
                  </v:shape>
                  <v:shape id="Diamond 74" o:spid="_x0000_s1131" type="#_x0000_t4" style="position:absolute;top:2172749;width:1372352;height:913794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ILXN5wgAA&#10;ANwAAAAPAAAAZHJzL2Rvd25yZXYueG1sRE/fa8IwEH4f+D+EE3ybSZWNUU2LCMKeBLvJ8O1ozqbY&#10;XGqTaf3vl8Fgb/fx/bx1ObpO3GgIrWcN2VyBIK69abnR8Pmxe34DESKywc4zaXhQgLKYPK0xN/7O&#10;B7pVsREphEOOGmyMfS5lqC05DHPfEyfu7AeHMcGhkWbAewp3nVwo9SodtpwaLPa0tVRfqm+nodo3&#10;y6ta7E7ueiT1sPL49VJlWs+m42YFItIY/8V/7neT5mcZ/D6TLpDF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Agtc3nCAAAA3AAAAA8AAAAAAAAAAAAAAAAAlwIAAGRycy9kb3du&#10;cmV2LnhtbFBLBQYAAAAABAAEAPUAAACGAwAAAAA=&#10;" fillcolor="white [3201]" strokecolor="black [3213]" strokeweight="2.25pt">
                    <v:textbox>
                      <w:txbxContent>
                        <w:p w14:paraId="0B070698" w14:textId="7EEE5CC0" w:rsidR="008439CF" w:rsidRPr="0050171A" w:rsidRDefault="008439CF" w:rsidP="008439CF">
                          <w:pPr>
                            <w:pStyle w:val="NoSpacing"/>
                            <w:jc w:val="center"/>
                          </w:pPr>
                          <w:r>
                            <w:t>Portal Has</w:t>
                          </w:r>
                        </w:p>
                      </w:txbxContent>
                    </v:textbox>
                  </v:shape>
                  <v:shape id="Straight Arrow Connector 113" o:spid="_x0000_s1132" type="#_x0000_t32" style="position:absolute;left:3951215;top:3087149;width:0;height:22860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1zF4IcMAAADcAAAADwAAAGRycy9kb3ducmV2LnhtbERPTWvCQBC9F/wPywi91Y0NqI2uIkJp&#10;xUuN0tbbkB2TxexsyG5N+u+7BcHbPN7nLFa9rcWVWm8cKxiPEhDEhdOGSwXHw+vTDIQPyBprx6Tg&#10;lzysloOHBWbadbynax5KEUPYZ6igCqHJpPRFRRb9yDXEkTu71mKIsC2lbrGL4baWz0kykRYNx4YK&#10;G9pUVFzyH6ugOH5/vdCH+dRdaqZvze60S/OtUo/Dfj0HEagPd/HN/a7j/HEK/8/EC+TyD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NcxeCHDAAAA3AAAAA8AAAAAAAAAAAAA&#10;AAAAoQIAAGRycy9kb3ducmV2LnhtbFBLBQYAAAAABAAEAPkAAACRAwAAAAA=&#10;" strokecolor="black [3213]" strokeweight=".5pt">
                    <v:stroke endarrow="block" joinstyle="miter"/>
                  </v:shape>
                  <v:rect id="Rectangle 114" o:spid="_x0000_s1133" style="position:absolute;left:3422708;top:3313652;width:1070610;height:4572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g2iwFwQAA&#10;ANwAAAAPAAAAZHJzL2Rvd25yZXYueG1sRE/NagIxEL4X+g5hBG81q0gpq1FEFMSDpbs+wLCZbpZu&#10;JmkSdX17IxR6m4/vd5brwfbiSiF2jhVMJwUI4sbpjlsF53r/9gEiJmSNvWNScKcI69XryxJL7W78&#10;RdcqtSKHcCxRgUnJl1LGxpDFOHGeOHPfLlhMGYZW6oC3HG57OSuKd2mx49xg0NPWUPNTXawCHzb+&#10;0+xMvR9O4XBsL1Vnfu9KjUfDZgEi0ZD+xX/ug87zp3N4PpMvkKsH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oNosBcEAAADcAAAADwAAAAAAAAAAAAAAAACXAgAAZHJzL2Rvd25y&#10;ZXYueG1sUEsFBgAAAAAEAAQA9QAAAIUDAAAAAA==&#10;" fillcolor="white [3201]" strokecolor="black [3213]" strokeweight="1pt">
                    <v:textbox>
                      <w:txbxContent>
                        <w:p w14:paraId="3FBA97E5" w14:textId="0BAA9542" w:rsidR="00AD36F4" w:rsidRDefault="00AD36F4" w:rsidP="00AD36F4">
                          <w:pPr>
                            <w:pStyle w:val="NoSpacing"/>
                            <w:jc w:val="center"/>
                          </w:pPr>
                          <w:r>
                            <w:t>Online order portal</w:t>
                          </w:r>
                        </w:p>
                      </w:txbxContent>
                    </v:textbox>
                  </v:rect>
                  <v:shape id="Off-page Connector 116" o:spid="_x0000_s1134" type="#_x0000_t177" style="position:absolute;left:3884103;top:4118995;width:608965;height:339090;flip:y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EEsRwwAA&#10;ANwAAAAPAAAAZHJzL2Rvd25yZXYueG1sRE9La8JAEL4L/odlBC/SbOIhSOpGWqVS6KH4xOOQHZNg&#10;djbNrjH9991Cobf5+J6zXA2mET11rrasIIliEMSF1TWXCo6Ht6cFCOeRNTaWScE3OVjl49ESM20f&#10;vKN+70sRQthlqKDyvs2kdEVFBl1kW+LAXW1n0AfYlVJ3+AjhppHzOE6lwZpDQ4UtrSsqbvu7UTCk&#10;7uN0viSvbnuRt83Mfn4dml6p6WR4eQbhafD/4j/3uw7zkxR+nwkXyPwH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CkEEsRwwAAANwAAAAPAAAAAAAAAAAAAAAAAJcCAABkcnMvZG93&#10;bnJldi54bWxQSwUGAAAAAAQABAD1AAAAhwMAAAAA&#10;" fillcolor="white [3201]" strokecolor="black [3213]" strokeweight="1pt">
                    <v:textbox>
                      <w:txbxContent>
                        <w:p w14:paraId="425E65AC" w14:textId="24098987" w:rsidR="00AD36F4" w:rsidRPr="00517FE9" w:rsidRDefault="00AD36F4" w:rsidP="00C04FF5">
                          <w:pPr>
                            <w:pStyle w:val="NoSpacing"/>
                            <w:jc w:val="center"/>
                            <w:rPr>
                              <w:sz w:val="15"/>
                            </w:rPr>
                          </w:pPr>
                          <w:r>
                            <w:rPr>
                              <w:sz w:val="15"/>
                            </w:rPr>
                            <w:t>Address</w:t>
                          </w:r>
                        </w:p>
                      </w:txbxContent>
                    </v:textbox>
                  </v:shape>
                  <v:line id="Straight Connector 117" o:spid="_x0000_s1135" style="position:absolute;flip:y;visibility:visible;mso-wrap-style:square" from="4186106,3775046" to="4186106,4117946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2n7mEsIAAADcAAAADwAAAGRycy9kb3ducmV2LnhtbERPTWsCMRC9F/ofwgi91awealmNIgvW&#10;Hrxoy9LjsBl3V5PJkkTd+uuNIHibx/uc2aK3RpzJh9axgtEwA0FcOd1yreD3Z/X+CSJEZI3GMSn4&#10;pwCL+evLDHPtLryl8y7WIoVwyFFBE2OXSxmqhiyGoeuIE7d33mJM0NdSe7ykcGvkOMs+pMWWU0OD&#10;HRUNVcfdySooTPnXr788x/Jw3Z82tCoOxij1NuiXUxCR+vgUP9zfOs0fTeD+TLpAzm8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2n7mEsIAAADcAAAADwAAAAAAAAAAAAAA&#10;AAChAgAAZHJzL2Rvd25yZXYueG1sUEsFBgAAAAAEAAQA+QAAAJADAAAAAA==&#10;" strokecolor="black [3213]" strokeweight=".5pt">
                    <v:stroke joinstyle="miter"/>
                  </v:line>
                  <v:shape id="Off-page Connector 118" o:spid="_x0000_s1136" type="#_x0000_t177" style="position:absolute;left:3120705;top:4118995;width:608965;height:339090;flip:y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" fillcolor="white [3201]" strokecolor="black [3213]" strokeweight="1pt">
                    <v:textbox>
                      <w:txbxContent>
                        <w:p w14:paraId="645A2472" w14:textId="06271A7C" w:rsidR="00C04FF5" w:rsidRPr="00517FE9" w:rsidRDefault="00C04FF5" w:rsidP="00C04FF5">
                          <w:pPr>
                            <w:pStyle w:val="NoSpacing"/>
                            <w:jc w:val="center"/>
                            <w:rPr>
                              <w:sz w:val="15"/>
                            </w:rPr>
                          </w:pPr>
                          <w:r>
                            <w:rPr>
                              <w:sz w:val="15"/>
                            </w:rPr>
                            <w:t xml:space="preserve">Schedule </w:t>
                          </w:r>
                        </w:p>
                      </w:txbxContent>
                    </v:textbox>
                  </v:shape>
                  <v:line id="Straight Connector 119" o:spid="_x0000_s1137" style="position:absolute;flip:y;visibility:visible;mso-wrap-style:square" from="3422708,3775046" to="3422708,4117946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xK3X+8IAAADcAAAADwAAAGRycy9kb3ducmV2LnhtbERPTWsCMRC9F/ofwgi91aweil2NIgvW&#10;Hrxoy9LjsBl3V5PJkkTd+uuNIHibx/uc2aK3RpzJh9axgtEwA0FcOd1yreD3Z/U+AREiskbjmBT8&#10;U4DF/PVlhrl2F97SeRdrkUI45KigibHLpQxVQxbD0HXEids7bzEm6GupPV5SuDVynGUf0mLLqaHB&#10;joqGquPuZBUUpvzr11+eY3m47k8bWhUHY5R6G/TLKYhIfXyKH+5vneaPPuH+TLpAzm8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xK3X+8IAAADcAAAADwAAAAAAAAAAAAAA&#10;AAChAgAAZHJzL2Rvd25yZXYueG1sUEsFBgAAAAAEAAQA+QAAAJADAAAAAA==&#10;" strokecolor="black [3213]" strokeweight=".5pt">
                    <v:stroke joinstyle="miter"/>
                  </v:line>
                  <v:shape id="Straight Arrow Connector 120" o:spid="_x0000_s1138" type="#_x0000_t32" style="position:absolute;left:4488110;top:3540154;width:232148;height: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" strokecolor="black [3213]" strokeweight=".5pt">
                    <v:stroke endarrow="block" joinstyle="miter"/>
                  </v:shape>
                  <v:rect id="Rectangle 121" o:spid="_x0000_s1139" style="position:absolute;left:6316910;top:3313652;width:1070610;height:4572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" fillcolor="white [3201]" strokecolor="black [3213]" strokeweight="1pt">
                    <v:textbox>
                      <w:txbxContent>
                        <w:p w14:paraId="3C599080" w14:textId="36422CD8" w:rsidR="00B7475A" w:rsidRDefault="00B7475A" w:rsidP="00B7475A">
                          <w:pPr>
                            <w:pStyle w:val="NoSpacing"/>
                            <w:jc w:val="center"/>
                          </w:pPr>
                          <w:r>
                            <w:t>Mothers Profile</w:t>
                          </w:r>
                        </w:p>
                      </w:txbxContent>
                    </v:textbox>
                  </v:rect>
                  <v:shape id="Diamond 74" o:spid="_x0000_s1140" type="#_x0000_t4" style="position:absolute;left:4723002;top:3087149;width:1372352;height:913794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2kyezwgAA&#10;ANwAAAAPAAAAZHJzL2Rvd25yZXYueG1sRE/fa8IwEH4f+D+EE3ybiZWNUU2LCMKeBLvJ8O1ozqbY&#10;XGqTaf3vl8Fgb/fx/bx1ObpO3GgIrWcNi7kCQVx703Kj4fNj9/wGIkRkg51n0vCgAGUxeVpjbvyd&#10;D3SrYiNSCIccNdgY+1zKUFtyGOa+J07c2Q8OY4JDI82A9xTuOpkp9SodtpwaLPa0tVRfqm+nodo3&#10;y6vKdid3PZJ6WHn8eqkWWs+m42YFItIY/8V/7neT5mcZ/D6TLpDF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DaTJ7PCAAAA3AAAAA8AAAAAAAAAAAAAAAAAlwIAAGRycy9kb3du&#10;cmV2LnhtbFBLBQYAAAAABAAEAPUAAACGAwAAAAA=&#10;" fillcolor="white [3201]" strokecolor="black [3213]" strokeweight="2.25pt">
                    <v:textbox>
                      <w:txbxContent>
                        <w:p w14:paraId="2E0980EE" w14:textId="29255995" w:rsidR="00B7475A" w:rsidRPr="0050171A" w:rsidRDefault="00B7475A" w:rsidP="00B7475A">
                          <w:pPr>
                            <w:pStyle w:val="NoSpacing"/>
                            <w:jc w:val="center"/>
                          </w:pPr>
                          <w:r>
                            <w:t xml:space="preserve">Belongs to </w:t>
                          </w:r>
                        </w:p>
                      </w:txbxContent>
                    </v:textbox>
                  </v:shape>
                  <v:shape id="Straight Arrow Connector 123" o:spid="_x0000_s1141" type="#_x0000_t32" style="position:absolute;left:6090407;top:3540154;width:232148;height: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GV2ynMMAAADcAAAADwAAAGRycy9kb3ducmV2LnhtbERPTWvCQBC9C/0PyxR6000NaE1dpQjS&#10;ihdNRe1tyE6TpdnZkN2a9N93BcHbPN7nzJe9rcWFWm8cK3geJSCIC6cNlwoOn+vhCwgfkDXWjknB&#10;H3lYLh4Gc8y063hPlzyUIoawz1BBFUKTSemLiiz6kWuII/ftWoshwraUusUuhttajpNkIi0ajg0V&#10;NrSqqPjJf62C4nA+zWhnjrpLzfS92X5t03yj1NNj//YKIlAf7uKb+0PH+eMUrs/EC+TiHw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BldspzDAAAA3AAAAA8AAAAAAAAAAAAA&#10;AAAAoQIAAGRycy9kb3ducmV2LnhtbFBLBQYAAAAABAAEAPkAAACRAwAAAAA=&#10;" strokecolor="black [3213]" strokeweight=".5pt">
                    <v:stroke endarrow="block" joinstyle="miter"/>
                  </v:shape>
                  <v:shape id="Off-page Connector 124" o:spid="_x0000_s1142" type="#_x0000_t177" style="position:absolute;left:6165908;top:2399252;width:608965;height:34226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BHIoowgAA&#10;ANwAAAAPAAAAZHJzL2Rvd25yZXYueG1sRE9LawIxEL4L/ocwQm+aVUqRrVGKKPbgwRdCb8Nm3Kzd&#10;TJYk1dVf3wiCt/n4njOZtbYWF/KhcqxgOMhAEBdOV1wqOOyX/TGIEJE11o5JwY0CzKbdzgRz7a68&#10;pcsuliKFcMhRgYmxyaUMhSGLYeAa4sSdnLcYE/Sl1B6vKdzWcpRlH9JixanBYENzQ8Xv7s8qaPd8&#10;Mz+VP+vVkdfxvlps7vag1Fuv/foEEamNL/HT/a3T/NE7PJ5JF8jpP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MEciijCAAAA3AAAAA8AAAAAAAAAAAAAAAAAlwIAAGRycy9kb3du&#10;cmV2LnhtbFBLBQYAAAAABAAEAPUAAACGAwAAAAA=&#10;" fillcolor="white [3201]" strokecolor="black [3213]" strokeweight="1pt">
                    <v:textbox>
                      <w:txbxContent>
                        <w:p w14:paraId="40E0601D" w14:textId="77777777" w:rsidR="00B7475A" w:rsidRPr="00517FE9" w:rsidRDefault="00B7475A" w:rsidP="00B7475A">
                          <w:pPr>
                            <w:pStyle w:val="NoSpacing"/>
                            <w:jc w:val="center"/>
                            <w:rPr>
                              <w:sz w:val="15"/>
                            </w:rPr>
                          </w:pPr>
                          <w:r>
                            <w:rPr>
                              <w:sz w:val="15"/>
                            </w:rPr>
                            <w:t>Address</w:t>
                          </w:r>
                        </w:p>
                      </w:txbxContent>
                    </v:textbox>
                  </v:shape>
                  <v:line id="Straight Connector 125" o:spid="_x0000_s1143" style="position:absolute;flip:y;visibility:visible;mso-wrap-style:square" from="6476301,2743200" to="6479744,331514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i4wXQ8IAAADcAAAADwAAAGRycy9kb3ducmV2LnhtbERPTWsCMRC9F/wPYQRvNVuhpWyNUhbU&#10;HrxoZfE4bMbdtclkSaKu/npTELzN433OdN5bI87kQ+tYwds4A0FcOd1yrWD3u3j9BBEiskbjmBRc&#10;KcB8NniZYq7dhTd03sZapBAOOSpoYuxyKUPVkMUwdh1x4g7OW4wJ+lpqj5cUbo2cZNmHtNhyamiw&#10;o6Kh6m97sgoKU+771dJzLI+3w2lNi+JojFKjYf/9BSJSH5/ih/tHp/mTd/h/Jl0gZ3c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i4wXQ8IAAADcAAAADwAAAAAAAAAAAAAA&#10;AAChAgAAZHJzL2Rvd25yZXYueG1sUEsFBgAAAAAEAAQA+QAAAJADAAAAAA==&#10;" strokecolor="black [3213]" strokeweight=".5pt">
                    <v:stroke joinstyle="miter"/>
                  </v:line>
                  <v:shape id="Off-page Connector 126" o:spid="_x0000_s1144" type="#_x0000_t177" style="position:absolute;left:6853806;top:2399252;width:608965;height:34226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" fillcolor="white [3201]" strokecolor="black [3213]" strokeweight="1pt">
                    <v:textbox>
                      <w:txbxContent>
                        <w:p w14:paraId="2026B62F" w14:textId="2E4C34DB" w:rsidR="00B7475A" w:rsidRPr="00517FE9" w:rsidRDefault="00B7475A" w:rsidP="00B7475A">
                          <w:pPr>
                            <w:pStyle w:val="NoSpacing"/>
                            <w:jc w:val="center"/>
                            <w:rPr>
                              <w:sz w:val="15"/>
                            </w:rPr>
                          </w:pPr>
                          <w:r>
                            <w:rPr>
                              <w:sz w:val="15"/>
                            </w:rPr>
                            <w:t>ID</w:t>
                          </w:r>
                        </w:p>
                      </w:txbxContent>
                    </v:textbox>
                  </v:shape>
                  <v:line id="Straight Connector 127" o:spid="_x0000_s1145" style="position:absolute;flip:y;visibility:visible;mso-wrap-style:square" from="7155809,2743200" to="7159252,331514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FBIsr8IAAADcAAAADwAAAGRycy9kb3ducmV2LnhtbERPTWsCMRC9F/wPYQRvNVsPbdkapSyo&#10;PXjRyuJx2Iy7a5PJkkRd/fWmIHibx/uc6by3RpzJh9axgrdxBoK4crrlWsHud/H6CSJEZI3GMSm4&#10;UoD5bPAyxVy7C2/ovI21SCEcclTQxNjlUoaqIYth7DrixB2ctxgT9LXUHi8p3Bo5ybJ3abHl1NBg&#10;R0VD1d/2ZBUUptz3q6XnWB5vh9OaFsXRGKVGw/77C0SkPj7FD/ePTvMnH/D/TLpAzu4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FBIsr8IAAADcAAAADwAAAAAAAAAAAAAA&#10;AAChAgAAZHJzL2Rvd25yZXYueG1sUEsFBgAAAAAEAAQA+QAAAJADAAAAAA==&#10;" strokecolor="black [3213]" strokeweight=".5pt">
                    <v:stroke joinstyle="miter"/>
                  </v:line>
                  <v:shape id="Off-page Connector 128" o:spid="_x0000_s1146" type="#_x0000_t177" style="position:absolute;left:5486400;top:2399252;width:608965;height:34226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BAUYAtxQAA&#10;ANwAAAAPAAAAZHJzL2Rvd25yZXYueG1sRI9BawIxEIXvhf6HMIXealYPRbZGEbHYQw9Vl4K3YTNu&#10;VjeTJUl19dd3DoXeZnhv3vtmthh8py4UUxvYwHhUgCKug225MVDt31+moFJGttgFJgM3SrCYPz7M&#10;sLThylu67HKjJIRTiQZczn2pdaodeUyj0BOLdgzRY5Y1NtpGvEq47/SkKF61x5alwWFPK0f1effj&#10;DQx7vrlDG092882f+b5Zf919Zczz07B8A5VpyP/mv+sPK/gToZVnZAI9/wU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EBRgC3FAAAA3AAAAA8AAAAAAAAAAAAAAAAAlwIAAGRycy9k&#10;b3ducmV2LnhtbFBLBQYAAAAABAAEAPUAAACJAwAAAAA=&#10;" fillcolor="white [3201]" strokecolor="black [3213]" strokeweight="1pt">
                    <v:textbox>
                      <w:txbxContent>
                        <w:p w14:paraId="33375C8B" w14:textId="1AC52A4B" w:rsidR="00B7475A" w:rsidRPr="00517FE9" w:rsidRDefault="00B7475A" w:rsidP="00B7475A">
                          <w:pPr>
                            <w:pStyle w:val="NoSpacing"/>
                            <w:jc w:val="center"/>
                            <w:rPr>
                              <w:sz w:val="15"/>
                            </w:rPr>
                          </w:pPr>
                          <w:r>
                            <w:rPr>
                              <w:sz w:val="15"/>
                            </w:rPr>
                            <w:t>Name</w:t>
                          </w:r>
                        </w:p>
                      </w:txbxContent>
                    </v:textbox>
                  </v:shape>
                  <v:line id="Straight Connector 129" o:spid="_x0000_s1147" style="position:absolute;flip:x y;visibility:visible;mso-wrap-style:square" from="5788404,2743200" to="6318256,3314257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gB3xlsIAAADcAAAADwAAAGRycy9kb3ducmV2LnhtbERPTYvCMBC9L/gfwgh7W9MWEe0aRQRB&#10;xctWL96GZrYtNpPYRNv992ZhYW/zeJ+zXA+mFU/qfGNZQTpJQBCXVjdcKbicdx9zED4ga2wtk4If&#10;8rBejd6WmGvb8xc9i1CJGMI+RwV1CC6X0pc1GfQT64gj9207gyHCrpK6wz6Gm1ZmSTKTBhuODTU6&#10;2tZU3oqHUSDd0Z3mp+J6Ppj0fhyyfd+nU6Xex8PmE0SgIfyL/9x7HednC/h9Jl4gVy8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gB3xlsIAAADcAAAADwAAAAAAAAAAAAAA&#10;AAChAgAAZHJzL2Rvd25yZXYueG1sUEsFBgAAAAAEAAQA+QAAAJADAAAAAA==&#10;" strokecolor="black [3213]" strokeweight=".5pt">
                    <v:stroke joinstyle="miter"/>
                  </v:line>
                  <v:shape id="Off-page Connector 130" o:spid="_x0000_s1148" type="#_x0000_t177" style="position:absolute;left:7541703;top:2399252;width:608965;height:34226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7/hr2xQAA&#10;ANwAAAAPAAAAZHJzL2Rvd25yZXYueG1sRI9BawIxEIXvBf9DGMFbzVqhlK1RRCz24MGqCN6GzXSz&#10;7WayJKmu/vrOodDbDO/Ne9/MFr1v1YViagIbmIwLUMRVsA3XBo6Ht8cXUCkjW2wDk4EbJVjMBw8z&#10;LG248gdd9rlWEsKpRAMu567UOlWOPKZx6IhF+wzRY5Y11tpGvEq4b/VTUTxrjw1Lg8OOVo6q7/2P&#10;N9Af+ObOTfyymxNv832z3t390ZjRsF++gsrU53/z3/W7Ffyp4MszMoGe/wI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Dv+GvbFAAAA3AAAAA8AAAAAAAAAAAAAAAAAlwIAAGRycy9k&#10;b3ducmV2LnhtbFBLBQYAAAAABAAEAPUAAACJAwAAAAA=&#10;" fillcolor="white [3201]" strokecolor="black [3213]" strokeweight="1pt">
                    <v:textbox>
                      <w:txbxContent>
                        <w:p w14:paraId="7AA2A822" w14:textId="607982B9" w:rsidR="000426DF" w:rsidRPr="00517FE9" w:rsidRDefault="000426DF" w:rsidP="000426DF">
                          <w:pPr>
                            <w:pStyle w:val="NoSpacing"/>
                            <w:jc w:val="center"/>
                            <w:rPr>
                              <w:sz w:val="15"/>
                            </w:rPr>
                          </w:pPr>
                          <w:r>
                            <w:rPr>
                              <w:sz w:val="15"/>
                            </w:rPr>
                            <w:t>Email</w:t>
                          </w:r>
                        </w:p>
                      </w:txbxContent>
                    </v:textbox>
                  </v:shape>
                  <v:line id="Straight Connector 131" o:spid="_x0000_s1149" style="position:absolute;flip:y;visibility:visible;mso-wrap-style:square" from="7390701,2743200" to="7847149,331514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cW6HncIAAADcAAAADwAAAGRycy9kb3ducmV2LnhtbERPTWsCMRC9F/ofwgi91awWpKxGkQVr&#10;D160Zelx2Iy7q8lkSaJu/fVGELzN433ObNFbI87kQ+tYwWiYgSCunG65VvD7s3r/BBEiskbjmBT8&#10;U4DF/PVlhrl2F97SeRdrkUI45KigibHLpQxVQxbD0HXEids7bzEm6GupPV5SuDVynGUTabHl1NBg&#10;R0VD1XF3sgoKU/716y/PsTxc96cNrYqDMUq9DfrlFESkPj7FD/e3TvM/RnB/Jl0g5zcA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cW6HncIAAADcAAAADwAAAAAAAAAAAAAA&#10;AAChAgAAZHJzL2Rvd25yZXYueG1sUEsFBgAAAAAEAAQA+QAAAJADAAAAAA==&#10;" strokecolor="black [3213]" strokeweight=".5pt">
                    <v:stroke joinstyle="miter"/>
                  </v:line>
                  <v:shape id="Off-page Connector 132" o:spid="_x0000_s1150" type="#_x0000_t177" style="position:absolute;left:6258187;top:4244830;width:608965;height:342265;rotation:18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eOxv8wgAA&#10;ANwAAAAPAAAAZHJzL2Rvd25yZXYueG1sRE/bisIwEH0X9h/CLPhmUxWldI2yKwiCoKj7AUMz29Zt&#10;JrWJtvr1RhB8m8O5zmzRmUpcqXGlZQXDKAZBnFldcq7g97gaJCCcR9ZYWSYFN3KwmH/0Zphq2/Ke&#10;rgefixDCLkUFhfd1KqXLCjLoIlsTB+7PNgZ9gE0udYNtCDeVHMXxVBosOTQUWNOyoOz/cDEKJvdb&#10;Um/a7eYszX544qRb704/SvU/u+8vEJ46/xa/3Gsd5o9H8HwmXCDnDwA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N47G/zCAAAA3AAAAA8AAAAAAAAAAAAAAAAAlwIAAGRycy9kb3du&#10;cmV2LnhtbFBLBQYAAAAABAAEAPUAAACGAwAAAAA=&#10;" fillcolor="white [3201]" strokecolor="black [3213]" strokeweight="1pt">
                    <v:textbox>
                      <w:txbxContent>
                        <w:p w14:paraId="161C6E2D" w14:textId="0C005225" w:rsidR="000426DF" w:rsidRPr="00517FE9" w:rsidRDefault="000426DF" w:rsidP="000426DF">
                          <w:pPr>
                            <w:pStyle w:val="NoSpacing"/>
                            <w:jc w:val="center"/>
                            <w:rPr>
                              <w:sz w:val="15"/>
                            </w:rPr>
                          </w:pPr>
                          <w:r>
                            <w:rPr>
                              <w:sz w:val="15"/>
                            </w:rPr>
                            <w:t>Password</w:t>
                          </w:r>
                        </w:p>
                      </w:txbxContent>
                    </v:textbox>
                  </v:shape>
                  <v:line id="Straight Connector 133" o:spid="_x0000_s1151" style="position:absolute;flip:y;visibility:visible;mso-wrap-style:square" from="6551802,3775046" to="6557086,422954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7vC8ccIAAADcAAAADwAAAGRycy9kb3ducmV2LnhtbERPS2sCMRC+C/0PYQq9adYKRVazIgu2&#10;PfSilqXHYTP70GSyJFG3/fWmUOhtPr7nrDejNeJKPvSOFcxnGQji2umeWwWfx910CSJEZI3GMSn4&#10;pgCb4mGyxly7G+/peoitSCEcclTQxTjkUoa6I4th5gbixDXOW4wJ+lZqj7cUbo18zrIXabHn1NDh&#10;QGVH9flwsQpKU32Nb6+eY3X6aS4ftCtPxij19DhuVyAijfFf/Od+12n+YgG/z6QLZHEH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7vC8ccIAAADcAAAADwAAAAAAAAAAAAAA&#10;AAChAgAAZHJzL2Rvd25yZXYueG1sUEsFBgAAAAAEAAQA+QAAAJADAAAAAA==&#10;" strokecolor="black [3213]" strokeweight=".5pt">
                    <v:stroke joinstyle="miter"/>
                  </v:line>
                  <v:shape id="Off-page Connector 134" o:spid="_x0000_s1152" type="#_x0000_t177" style="position:absolute;left:6929306;top:4228052;width:686435;height:342265;rotation:18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" fillcolor="white [3201]" strokecolor="black [3213]" strokeweight="1pt">
                    <v:textbox>
                      <w:txbxContent>
                        <w:p w14:paraId="11272A32" w14:textId="20B894B7" w:rsidR="000128E1" w:rsidRPr="00517FE9" w:rsidRDefault="000128E1" w:rsidP="000128E1">
                          <w:pPr>
                            <w:pStyle w:val="NoSpacing"/>
                            <w:jc w:val="center"/>
                            <w:rPr>
                              <w:sz w:val="15"/>
                            </w:rPr>
                          </w:pPr>
                          <w:r>
                            <w:rPr>
                              <w:sz w:val="15"/>
                            </w:rPr>
                            <w:t xml:space="preserve">Credit Card </w:t>
                          </w:r>
                        </w:p>
                      </w:txbxContent>
                    </v:textbox>
                  </v:shape>
                  <v:line id="Straight Connector 135" o:spid="_x0000_s1153" style="position:absolute;flip:y;visibility:visible;mso-wrap-style:square" from="7231310,3775046" to="7236594,422954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DlWBnsIAAADcAAAADwAAAGRycy9kb3ducmV2LnhtbERPS2sCMRC+F/ofwhR6q1kVS1mNIgtq&#10;D158ID0Om3F3NZksSdRtf70RhN7m43vOZNZZI67kQ+NYQb+XgSAunW64UrDfLT6+QISIrNE4JgW/&#10;FGA2fX2ZYK7djTd03cZKpBAOOSqoY2xzKUNZk8XQcy1x4o7OW4wJ+kpqj7cUbo0cZNmntNhwaqix&#10;paKm8ry9WAWFOfx0q6XneDj9HS9rWhQnY5R6f+vmYxCRuvgvfrq/dZo/HMHjmXSBnN4B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DlWBnsIAAADcAAAADwAAAAAAAAAAAAAA&#10;AAChAgAAZHJzL2Rvd25yZXYueG1sUEsFBgAAAAAEAAQA+QAAAJADAAAAAA==&#10;" strokecolor="black [3213]" strokeweight=".5pt">
                    <v:stroke joinstyle="miter"/>
                  </v:line>
                  <v:line id="Straight Connector 136" o:spid="_x0000_s1154" style="position:absolute;flip:x y;visibility:visible;mso-wrap-style:square" from="7390701,3540154" to="8377858,354374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dFvzOcMAAADcAAAADwAAAGRycy9kb3ducmV2LnhtbERPPWvDMBDdC/kP4gLdGtlpMMGJEkqg&#10;kBovdbp0O6yLbWqdFEu13X8fFQrd7vE+b3+cTS9GGnxnWUG6SkAQ11Z33Cj4uLw+bUH4gKyxt0wK&#10;fsjD8bB42GOu7cTvNFahETGEfY4K2hBcLqWvWzLoV9YRR+5qB4MhwqGResAphpterpMkkwY7jg0t&#10;Ojq1VH9V30aBdIUrt2X1eXkz6a2Y1+dpSjdKPS7nlx2IQHP4F/+5zzrOf87g95l4gTzcAQ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HRb8znDAAAA3AAAAA8AAAAAAAAAAAAA&#10;AAAAoQIAAGRycy9kb3ducmV2LnhtbFBLBQYAAAAABAAEAPkAAACRAwAAAAA=&#10;" strokecolor="black [3213]" strokeweight=".5pt">
                    <v:stroke joinstyle="miter"/>
                  </v:line>
                  <v:line id="Straight Connector 137" o:spid="_x0000_s1155" style="position:absolute;flip:x y;visibility:visible;mso-wrap-style:square" from="8372213,2055303" to="8374118,3548823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" strokecolor="black [3213]" strokeweight=".5pt">
                    <v:stroke joinstyle="miter"/>
                  </v:line>
                  <v:shape id="Diamond 74" o:spid="_x0000_s1156" type="#_x0000_t4" style="position:absolute;left:7919207;top:1140903;width:911615;height:913794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SooaExAAA&#10;ANwAAAAPAAAAZHJzL2Rvd25yZXYueG1sRI9BawIxEIXvhf6HMIXeaqJika1RSkHoqeCqSG/DZtws&#10;bibrJtX13zsHobcZ3pv3vlmshtCqC/WpiWxhPDKgiKvoGq4t7LbrtzmolJEdtpHJwo0SrJbPTwss&#10;XLzyhi5lrpWEcCrQgs+5K7ROlaeAaRQ7YtGOsQ+YZe1r7Xq8Snho9cSYdx2wYWnw2NGXp+pU/gUL&#10;5U89PZvJ+jec92RuXu8Ps3Js7evL8PkBKtOQ/82P628n+FOhlWdkAr28Aw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0qKGhMQAAADcAAAADwAAAAAAAAAAAAAAAACXAgAAZHJzL2Rv&#10;d25yZXYueG1sUEsFBgAAAAAEAAQA9QAAAIgDAAAAAA==&#10;" fillcolor="white [3201]" strokecolor="black [3213]" strokeweight="2.25pt">
                    <v:textbox>
                      <w:txbxContent>
                        <w:p w14:paraId="34BED86F" w14:textId="1CB92E3D" w:rsidR="00A4319F" w:rsidRPr="0050171A" w:rsidRDefault="00A4319F" w:rsidP="00A4319F">
                          <w:pPr>
                            <w:pStyle w:val="NoSpacing"/>
                            <w:jc w:val="center"/>
                          </w:pPr>
                          <w:r>
                            <w:t xml:space="preserve">Does </w:t>
                          </w:r>
                        </w:p>
                      </w:txbxContent>
                    </v:textbox>
                  </v:shape>
                  <v:rect id="Rectangle 139" o:spid="_x0000_s1157" style="position:absolute;left:6551802;top:1375795;width:1070610;height:4572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AFbt/7wQAA&#10;ANwAAAAPAAAAZHJzL2Rvd25yZXYueG1sRE/NagIxEL4XfIcwgreatUJpV6OIVJAeKl37AMNm3Cxu&#10;JjGJur59Iwje5uP7nfmyt524UIitYwWTcQGCuHa65UbB337z+gEiJmSNnWNScKMIy8XgZY6ldlf+&#10;pUuVGpFDOJaowKTkSyljbchiHDtPnLmDCxZThqGROuA1h9tOvhXFu7TYcm4w6GltqD5WZ6vAh5Xf&#10;mS+z3/Q/YfvdnKvWnG5KjYb9agYiUZ+e4od7q/P86Sfcn8kXyMU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BW7f+8EAAADcAAAADwAAAAAAAAAAAAAAAACXAgAAZHJzL2Rvd25y&#10;ZXYueG1sUEsFBgAAAAAEAAQA9QAAAIUDAAAAAA==&#10;" fillcolor="white [3201]" strokecolor="black [3213]" strokeweight="1pt">
                    <v:textbox>
                      <w:txbxContent>
                        <w:p w14:paraId="7F74E33A" w14:textId="654F07D9" w:rsidR="00A4319F" w:rsidRDefault="00C825DF" w:rsidP="00A4319F">
                          <w:pPr>
                            <w:pStyle w:val="NoSpacing"/>
                            <w:jc w:val="center"/>
                          </w:pPr>
                          <w:r>
                            <w:t>Search</w:t>
                          </w:r>
                        </w:p>
                      </w:txbxContent>
                    </v:textbox>
                  </v:rect>
                  <v:rect id="Rectangle 140" o:spid="_x0000_s1158" style="position:absolute;left:7533314;top:226503;width:1070610;height:4572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" fillcolor="white [3201]" strokecolor="black [3213]" strokeweight="1pt">
                    <v:textbox>
                      <w:txbxContent>
                        <w:p w14:paraId="68D0ACB5" w14:textId="59C56227" w:rsidR="00C825DF" w:rsidRDefault="00C825DF" w:rsidP="00C825DF">
                          <w:pPr>
                            <w:pStyle w:val="NoSpacing"/>
                            <w:jc w:val="center"/>
                          </w:pPr>
                          <w:r>
                            <w:t>Place Order</w:t>
                          </w:r>
                        </w:p>
                      </w:txbxContent>
                    </v:textbox>
                  </v:rect>
                  <v:shape id="Straight Arrow Connector 141" o:spid="_x0000_s1159" type="#_x0000_t32" style="position:absolute;left:7617204;top:1602297;width:304433;height:0;flip:x 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LW3IVcUAAADcAAAADwAAAGRycy9kb3ducmV2LnhtbERPS2sCMRC+F/wPYYTeatY+tKxGKdJC&#10;D6XQbakex824WdxM1iR1t/76Rih4m4/vOfNlbxtxJB9qxwrGowwEcel0zZWCr8+Xm0cQISJrbByT&#10;gl8KsFwMruaYa9fxBx2LWIkUwiFHBSbGNpcylIYshpFriRO3c95iTNBXUnvsUrht5G2WTaTFmlOD&#10;wZZWhsp98WMVbNbFmvX7w/fb4dltpncnb7rtVKnrYf80AxGpjxfxv/tVp/n3Yzg/ky6Qiz8A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LW3IVcUAAADcAAAADwAAAAAAAAAA&#10;AAAAAAChAgAAZHJzL2Rvd25yZXYueG1sUEsFBgAAAAAEAAQA+QAAAJMDAAAAAA==&#10;" strokecolor="black [3213]" strokeweight=".5pt">
                    <v:stroke endarrow="block" joinstyle="miter"/>
                  </v:shape>
                  <v:shape id="Straight Arrow Connector 142" o:spid="_x0000_s1160" type="#_x0000_t32" style="position:absolute;left:8380602;top:687897;width:0;height:450023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1MvyisEAAADcAAAADwAAAGRycy9kb3ducmV2LnhtbERP24rCMBB9X/Afwgi+iCaKrFKNIqLi&#10;Irvg5QOGZmyLzaQ2Uevfb4SFfZvDuc5s0dhSPKj2hWMNg74CQZw6U3Cm4Xza9CYgfEA2WDomDS/y&#10;sJi3PmaYGPfkAz2OIRMxhH2CGvIQqkRKn+Zk0fddRRy5i6sthgjrTJoanzHclnKo1Ke0WHBsyLGi&#10;VU7p9Xi3Gux6uxs33dd315a3k9l79fUTlNaddrOcggjUhH/xn3tn4vzREN7PxAvk/Bc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DUy/KKwQAAANwAAAAPAAAAAAAAAAAAAAAA&#10;AKECAABkcnMvZG93bnJldi54bWxQSwUGAAAAAAQABAD5AAAAjwMAAAAA&#10;" strokecolor="black [3213]" strokeweight=".5pt">
                    <v:stroke endarrow="block" joinstyle="miter"/>
                  </v:shape>
                  <v:shape id="Straight Arrow Connector 144" o:spid="_x0000_s1161" type="#_x0000_t32" style="position:absolute;left:6090407;top:1551964;width:433460;height:0;flip:x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NG7PZcEAAADcAAAADwAAAGRycy9kb3ducmV2LnhtbERP24rCMBB9F/yHMIIvosmKqFSjiKi4&#10;LLvg5QOGZmyLzaTbRK1/v1kQfJvDuc582dhS3Kn2hWMNHwMFgjh1puBMw/m07U9B+IBssHRMGp7k&#10;Yblot+aYGPfgA92PIRMxhH2CGvIQqkRKn+Zk0Q9cRRy5i6sthgjrTJoaHzHclnKo1FhaLDg25FjR&#10;Oqf0erxZDXaz20+a3vO7Z8vfk/ny6vMnKK27nWY1AxGoCW/xy703cf5oBP/PxAvk4g8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A0bs9lwQAAANwAAAAPAAAAAAAAAAAAAAAA&#10;AKECAABkcnMvZG93bnJldi54bWxQSwUGAAAAAAQABAD5AAAAjwMAAAAA&#10;" strokecolor="black [3213]" strokeweight=".5pt">
                    <v:stroke endarrow="block" joinstyle="miter"/>
                  </v:shape>
                  <v:rect id="Rectangle 145" o:spid="_x0000_s1162" style="position:absolute;left:5025006;top:1375795;width:1070610;height:457200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" fillcolor="white [3201]" strokecolor="black [3213]" strokeweight="1pt">
                    <v:textbox>
                      <w:txbxContent>
                        <w:p w14:paraId="1398B5AD" w14:textId="1CC8012B" w:rsidR="002D3871" w:rsidRDefault="002D3871" w:rsidP="002D3871">
                          <w:pPr>
                            <w:pStyle w:val="NoSpacing"/>
                            <w:jc w:val="center"/>
                          </w:pPr>
                          <w:r>
                            <w:t>Babysitter profile</w:t>
                          </w:r>
                        </w:p>
                      </w:txbxContent>
                    </v:textbox>
                  </v:rect>
                  <v:shape id="Straight Arrow Connector 146" o:spid="_x0000_s1163" type="#_x0000_t32" style="position:absolute;left:679508;top:1602297;width:0;height:567469;flip: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JykM/8IAAADcAAAADwAAAGRycy9kb3ducmV2LnhtbERPTWuDQBC9B/oflin0FtdIkdS6CSXQ&#10;ECgEakV6HNyJStxZcddo/322UOhtHu9z8v1ienGj0XWWFWyiGARxbXXHjYLy6329BeE8ssbeMin4&#10;IQf73cMqx0zbmT/pVvhGhBB2GSpovR8yKV3dkkEX2YE4cBc7GvQBjo3UI84h3PQyieNUGuw4NLQ4&#10;0KGl+lpMRsF2Q1P1Mn+kFSZVetbHQ1V+F0o9PS5vryA8Lf5f/Oc+6TD/OYXfZ8IFcncH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JykM/8IAAADcAAAADwAAAAAAAAAAAAAA&#10;AAChAgAAZHJzL2Rvd25yZXYueG1sUEsFBgAAAAAEAAQA+QAAAJADAAAAAA==&#10;" strokecolor="black [3213]" strokeweight=".5pt">
                    <v:stroke joinstyle="miter"/>
                  </v:shape>
                  <v:shape id="Straight Arrow Connector 147" o:spid="_x0000_s1164" type="#_x0000_t32" style="position:absolute;left:679508;top:1551964;width:4343155;height:45719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u7lRP8QAAADcAAAADwAAAGRycy9kb3ducmV2LnhtbERPTWvCQBC9C/6HZYTedFOVaqOrFKFo&#10;8aJR2nobstNkaXY2ZFeT/vtuoeBtHu9zluvOVuJGjTeOFTyOEhDEudOGCwXn0+twDsIHZI2VY1Lw&#10;Qx7Wq35vial2LR/ploVCxBD2KSooQ6hTKX1ekkU/cjVx5L5cYzFE2BRSN9jGcFvJcZI8SYuGY0OJ&#10;NW1Kyr+zq1WQnz8/nulg3nU7MbNtvb/sJ9mbUg+D7mUBIlAX7uJ/907H+dMZ/D0TL5CrX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C7uVE/xAAAANwAAAAPAAAAAAAAAAAA&#10;AAAAAKECAABkcnMvZG93bnJldi54bWxQSwUGAAAAAAQABAD5AAAAkgMAAAAA&#10;" strokecolor="black [3213]" strokeweight=".5pt">
                    <v:stroke endarrow="block" joinstyle="miter"/>
                  </v:shape>
                  <v:shape id="Diamond 74" o:spid="_x0000_s1165" type="#_x0000_t4" style="position:absolute;left:5788404;width:1215390;height:913765;visibility:visible;mso-wrap-style:square;v-text-anchor:middle" o:gfxdata="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" fillcolor="white [3201]" strokecolor="black [3213]" strokeweight="2.25pt">
                    <v:textbox>
                      <w:txbxContent>
                        <w:p w14:paraId="17E0FDA4" w14:textId="28E144F4" w:rsidR="006F31D7" w:rsidRPr="0050171A" w:rsidRDefault="006F31D7" w:rsidP="006F31D7">
                          <w:pPr>
                            <w:pStyle w:val="NoSpacing"/>
                            <w:jc w:val="center"/>
                          </w:pPr>
                          <w:r>
                            <w:t>Made of</w:t>
                          </w:r>
                        </w:p>
                      </w:txbxContent>
                    </v:textbox>
                  </v:shape>
                  <v:shape id="Straight Arrow Connector 149" o:spid="_x0000_s1166" type="#_x0000_t32" style="position:absolute;left:7004807;top:444617;width:535445;height:0;flip:x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" strokecolor="black [3213]" strokeweight=".5pt">
                    <v:stroke endarrow="block" joinstyle="miter"/>
                  </v:shape>
                  <v:shape id="Straight Arrow Connector 150" o:spid="_x0000_s1167" type="#_x0000_t32" style="position:absolute;left:1904301;top:2055303;width:0;height:345440;flip:x 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" strokecolor="black [3213]" strokeweight=".5pt">
                    <v:stroke joinstyle="miter"/>
                  </v:shape>
                  <v:shape id="Straight Arrow Connector 151" o:spid="_x0000_s1168" type="#_x0000_t32" style="position:absolute;left:2432807;top:2055303;width:0;height:345440;flip:x 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NGC7W8EAAADcAAAADwAAAGRycy9kb3ducmV2LnhtbERPTYvCMBC9L/gfwgheRFMX3JVqFBEW&#10;PIiiK+hxaMa22ExKEtv6742wsLd5vM9ZrDpTiYacLy0rmIwTEMSZ1SXnCs6/P6MZCB+QNVaWScGT&#10;PKyWvY8Fptq2fKTmFHIRQ9inqKAIoU6l9FlBBv3Y1sSRu1lnMETocqkdtjHcVPIzSb6kwZJjQ4E1&#10;bQrK7qeHUWC2zYHwcW0v592xHX6vqXT7oVKDfreegwjUhX/xn3ur4/zpBN7PxAvk8gU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A0YLtbwQAAANwAAAAPAAAAAAAAAAAAAAAA&#10;AKECAABkcnMvZG93bnJldi54bWxQSwUGAAAAAAQABAD5AAAAjwMAAAAA&#10;" strokecolor="black [3213]" strokeweight=".5pt">
                    <v:stroke joinstyle="miter"/>
                  </v:shape>
                  <v:shape id="Straight Arrow Connector 152" o:spid="_x0000_s1169" type="#_x0000_t32" style="position:absolute;left:5486400;top:461395;width:306146;height:0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" strokecolor="black [3213]" strokeweight=".5pt">
                    <v:stroke joinstyle="miter"/>
                  </v:shape>
                  <v:shape id="Straight Arrow Connector 153" o:spid="_x0000_s1170" type="#_x0000_t32" style="position:absolute;left:5486400;top:461395;width:0;height:910648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QVvB4cQAAADcAAAADwAAAGRycy9kb3ducmV2LnhtbERPS2vCQBC+C/0PyxS81U0N9hFdRQpF&#10;xUubSqu3ITsmS7OzIbua+O/dQsHbfHzPmS16W4sztd44VvA4SkAQF04bLhXsvt4fXkD4gKyxdkwK&#10;LuRhMb8bzDDTruNPOuehFDGEfYYKqhCaTEpfVGTRj1xDHLmjay2GCNtS6ha7GG5rOU6SJ2nRcGyo&#10;sKG3iorf/GQVFLv9zyt9mG/dpeZ51WwP2zTfKDW875dTEIH6cBP/u9c6zp+k8PdMvEDOrwA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BBW8HhxAAAANwAAAAPAAAAAAAAAAAA&#10;AAAAAKECAABkcnMvZG93bnJldi54bWxQSwUGAAAAAAQABAD5AAAAkgMAAAAA&#10;" strokecolor="black [3213]" strokeweight=".5pt">
                    <v:stroke endarrow="block" joinstyle="miter"/>
                  </v:shape>
                </v:group>
                <v:shape id="Straight Arrow Connector 112" o:spid="_x0000_s1171" type="#_x0000_t32" style="position:absolute;left:1367405;top:2625754;width:304852;height:0;flip:x y;visibility:visible;mso-wrap-style:square" o:connectortype="straight" o:gfxdata="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" strokecolor="black [3213]" strokeweight=".5pt">
                  <v:stroke endarrow="block" joinstyle="miter"/>
                </v:shape>
                <w10:wrap type="through"/>
              </v:group>
            </w:pict>
          </mc:Fallback>
        </mc:AlternateContent>
      </w:r>
    </w:p>
    <w:p w14:paraId="7EDF1DDA" w14:textId="5768DF6A" w:rsidR="00585D9B" w:rsidRDefault="00585D9B" w:rsidP="00462145">
      <w:pPr>
        <w:sectPr w:rsidR="00585D9B" w:rsidSect="00462145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247315D8" w14:textId="77777777" w:rsidR="00FF70F8" w:rsidRDefault="001A438B" w:rsidP="001A438B">
      <w:pPr>
        <w:pStyle w:val="Heading1"/>
      </w:pPr>
      <w:bookmarkStart w:id="28" w:name="_Toc450579337"/>
      <w:bookmarkStart w:id="29" w:name="_Toc451586922"/>
      <w:r>
        <w:t>Phase VII</w:t>
      </w:r>
      <w:bookmarkEnd w:id="29"/>
      <w:r>
        <w:t xml:space="preserve"> </w:t>
      </w:r>
    </w:p>
    <w:p w14:paraId="58B222DE" w14:textId="6E19C9B8" w:rsidR="001A438B" w:rsidRDefault="001A438B" w:rsidP="001A438B">
      <w:pPr>
        <w:pStyle w:val="Heading1"/>
      </w:pPr>
      <w:bookmarkStart w:id="30" w:name="_Toc451586923"/>
      <w:r>
        <w:t>Construction and Testing</w:t>
      </w:r>
      <w:bookmarkEnd w:id="28"/>
      <w:bookmarkEnd w:id="30"/>
    </w:p>
    <w:p w14:paraId="44F07E2F" w14:textId="2D78DCE0" w:rsidR="001A438B" w:rsidRDefault="00FF70F8" w:rsidP="00FF70F8">
      <w:pPr>
        <w:ind w:firstLine="720"/>
      </w:pPr>
      <w:r>
        <w:t xml:space="preserve">The Mother can expect services that are safe and secure. The safety and security comes from the </w:t>
      </w:r>
      <w:r w:rsidR="009000CF">
        <w:t>embedded system for registration that follows strict matrix and never compromises on any standard.</w:t>
      </w:r>
      <w:r w:rsidR="0020532E">
        <w:t xml:space="preserve"> All the babysitters are trailed and tested in controlled environment to ensure they are the best service provider for mothers</w:t>
      </w:r>
      <w:r w:rsidR="001A438B">
        <w:t xml:space="preserve">. </w:t>
      </w:r>
    </w:p>
    <w:p w14:paraId="10BE398C" w14:textId="3F5250E0" w:rsidR="0020532E" w:rsidRDefault="0020532E" w:rsidP="00FF70F8">
      <w:pPr>
        <w:ind w:firstLine="720"/>
      </w:pPr>
      <w:r>
        <w:t xml:space="preserve">The last minute orders are processed at express fee </w:t>
      </w:r>
      <w:r w:rsidR="00274988">
        <w:t>deducted from user account. All baby needs are covered</w:t>
      </w:r>
      <w:r w:rsidR="00533B15">
        <w:t xml:space="preserve"> within the package. The construction of the portal has </w:t>
      </w:r>
      <w:r w:rsidR="0078720A">
        <w:t>three</w:t>
      </w:r>
      <w:r w:rsidR="00533B15">
        <w:t xml:space="preserve"> major processes </w:t>
      </w:r>
      <w:r w:rsidR="0078720A">
        <w:t xml:space="preserve">one designing other coding and </w:t>
      </w:r>
      <w:r w:rsidR="00E73B0A">
        <w:t xml:space="preserve">integrating. </w:t>
      </w:r>
    </w:p>
    <w:p w14:paraId="75BCDF6A" w14:textId="10ABE230" w:rsidR="00FD4C2F" w:rsidRDefault="00E73B0A" w:rsidP="003D3288">
      <w:pPr>
        <w:ind w:firstLine="720"/>
      </w:pPr>
      <w:r>
        <w:t xml:space="preserve">Monitoring and control processes will ensure the system implemented is according to the scope of the project. Quality audit and inspection will determine the requisite quality standards that </w:t>
      </w:r>
      <w:r w:rsidR="00FD4C2F">
        <w:t>have</w:t>
      </w:r>
      <w:r>
        <w:t xml:space="preserve"> been implemented to be according to the plan.</w:t>
      </w:r>
      <w:r w:rsidR="003D3288">
        <w:t xml:space="preserve"> </w:t>
      </w:r>
      <w:r w:rsidR="00FD4C2F">
        <w:t xml:space="preserve">In Beta testing phase mother’s feedback will be paramount and will help determine the </w:t>
      </w:r>
      <w:r w:rsidR="003D3288">
        <w:t xml:space="preserve">how to adjust features so that mothers can easily access and make most use out of it. </w:t>
      </w:r>
    </w:p>
    <w:p w14:paraId="2D10F95F" w14:textId="77777777" w:rsidR="003D3288" w:rsidRDefault="003D3288" w:rsidP="003D3288">
      <w:pPr>
        <w:ind w:firstLine="720"/>
      </w:pPr>
    </w:p>
    <w:p w14:paraId="70006C8F" w14:textId="77777777" w:rsidR="00F07435" w:rsidRDefault="00F07435" w:rsidP="003D3288">
      <w:pPr>
        <w:ind w:firstLine="720"/>
        <w:sectPr w:rsidR="00F07435" w:rsidSect="001A438B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7058A6D9" w14:textId="77777777" w:rsidR="00F07435" w:rsidRDefault="00F07435" w:rsidP="00F07435">
      <w:pPr>
        <w:pStyle w:val="Heading1"/>
      </w:pPr>
      <w:bookmarkStart w:id="31" w:name="_Toc450579338"/>
      <w:bookmarkStart w:id="32" w:name="_Toc451586924"/>
      <w:r>
        <w:t>Phase VIII</w:t>
      </w:r>
      <w:bookmarkEnd w:id="32"/>
    </w:p>
    <w:p w14:paraId="1BA01F4B" w14:textId="3A1704B6" w:rsidR="00F07435" w:rsidRDefault="00F07435" w:rsidP="00F07435">
      <w:pPr>
        <w:pStyle w:val="Heading1"/>
      </w:pPr>
      <w:bookmarkStart w:id="33" w:name="_Toc451586925"/>
      <w:r>
        <w:t>Installation and Delivery</w:t>
      </w:r>
      <w:bookmarkEnd w:id="31"/>
      <w:bookmarkEnd w:id="33"/>
    </w:p>
    <w:p w14:paraId="68DD4660" w14:textId="60BAD9E6" w:rsidR="00F07435" w:rsidRDefault="00F07435" w:rsidP="00F07435">
      <w:pPr>
        <w:ind w:firstLine="720"/>
      </w:pPr>
      <w:r>
        <w:t xml:space="preserve">The installation phase is completed after beta testing has been completed the results from the beta testing are incorporated within the </w:t>
      </w:r>
      <w:r w:rsidR="00180AF9">
        <w:t>project.</w:t>
      </w:r>
      <w:r w:rsidR="00E723D5">
        <w:t xml:space="preserve"> Close contact with mothers and babysitters Babycare.com ensures that there is a bond that is stronger than any other aspect to execute the activity. </w:t>
      </w:r>
    </w:p>
    <w:p w14:paraId="0EAB67D4" w14:textId="6919375C" w:rsidR="00E723D5" w:rsidRDefault="00E723D5" w:rsidP="00F07435">
      <w:pPr>
        <w:ind w:firstLine="720"/>
      </w:pPr>
      <w:r>
        <w:t xml:space="preserve">The systematic upload of the information </w:t>
      </w:r>
      <w:r w:rsidR="008D6748">
        <w:t>like baby progress for the activities performed can provide mothers much needed</w:t>
      </w:r>
      <w:r w:rsidR="00947A93">
        <w:t xml:space="preserve"> support. The focus of mother will be on the task since she’ll be getting updates as per agreed time.</w:t>
      </w:r>
    </w:p>
    <w:p w14:paraId="7F3B723F" w14:textId="6FECF1AD" w:rsidR="003D3288" w:rsidRPr="00462145" w:rsidRDefault="000E3878" w:rsidP="003D3288">
      <w:pPr>
        <w:ind w:firstLine="720"/>
        <w:sectPr w:rsidR="003D3288" w:rsidRPr="00462145" w:rsidSect="001A438B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>
        <w:t xml:space="preserve">                         </w:t>
      </w:r>
    </w:p>
    <w:p w14:paraId="43731509" w14:textId="5C26786A" w:rsidR="00995D01" w:rsidRDefault="00995D01" w:rsidP="00995D01">
      <w:pPr>
        <w:pStyle w:val="Heading1"/>
      </w:pPr>
      <w:bookmarkStart w:id="34" w:name="_Toc451586926"/>
      <w:r>
        <w:t>References</w:t>
      </w:r>
      <w:bookmarkEnd w:id="34"/>
    </w:p>
    <w:p w14:paraId="6BF594E6" w14:textId="77777777" w:rsidR="001C6961" w:rsidRPr="001C6961" w:rsidRDefault="004C35C2" w:rsidP="00995D01">
      <w:pPr>
        <w:pStyle w:val="EndNoteBibliography"/>
        <w:spacing w:line="480" w:lineRule="auto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C6961" w:rsidRPr="001C6961">
        <w:rPr>
          <w:noProof/>
        </w:rPr>
        <w:t xml:space="preserve">Kerzner, H. R. X. (2013) </w:t>
      </w:r>
      <w:r w:rsidR="001C6961" w:rsidRPr="001C6961">
        <w:rPr>
          <w:i/>
          <w:noProof/>
        </w:rPr>
        <w:t>Project management: a systems approach to planning, scheduling, and controlling.</w:t>
      </w:r>
      <w:r w:rsidR="001C6961" w:rsidRPr="001C6961">
        <w:rPr>
          <w:noProof/>
        </w:rPr>
        <w:t xml:space="preserve"> John Wiley &amp; Sons.</w:t>
      </w:r>
    </w:p>
    <w:p w14:paraId="005ECA52" w14:textId="77777777" w:rsidR="001C6961" w:rsidRPr="001C6961" w:rsidRDefault="001C6961" w:rsidP="00995D01">
      <w:pPr>
        <w:pStyle w:val="EndNoteBibliography"/>
        <w:spacing w:line="480" w:lineRule="auto"/>
        <w:ind w:left="720" w:hanging="720"/>
        <w:rPr>
          <w:noProof/>
        </w:rPr>
      </w:pPr>
      <w:r w:rsidRPr="001C6961">
        <w:rPr>
          <w:noProof/>
        </w:rPr>
        <w:t xml:space="preserve">Pritchard, C. L. (2004) 'Why Project Management?', </w:t>
      </w:r>
      <w:r w:rsidRPr="001C6961">
        <w:rPr>
          <w:i/>
          <w:noProof/>
        </w:rPr>
        <w:t>Field Guide to Project Management</w:t>
      </w:r>
      <w:r w:rsidRPr="001C6961">
        <w:rPr>
          <w:noProof/>
        </w:rPr>
        <w:t>, pp. 28.</w:t>
      </w:r>
    </w:p>
    <w:p w14:paraId="4C89BE79" w14:textId="475E1BD6" w:rsidR="008C05BD" w:rsidRPr="00203A5A" w:rsidRDefault="004C35C2" w:rsidP="00995D01">
      <w:r>
        <w:fldChar w:fldCharType="end"/>
      </w:r>
    </w:p>
    <w:sectPr w:rsidR="008C05BD" w:rsidRPr="00203A5A" w:rsidSect="001C5BF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B264561"/>
    <w:multiLevelType w:val="hybridMultilevel"/>
    <w:tmpl w:val="CCD6E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B860671"/>
    <w:multiLevelType w:val="hybridMultilevel"/>
    <w:tmpl w:val="854068F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54092562"/>
    <w:multiLevelType w:val="hybridMultilevel"/>
    <w:tmpl w:val="7A5E07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EE30039"/>
    <w:multiLevelType w:val="hybridMultilevel"/>
    <w:tmpl w:val="812298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9D718C8"/>
    <w:multiLevelType w:val="hybridMultilevel"/>
    <w:tmpl w:val="D3EA605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0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2"/>
  <w:proofState w:spelling="clean" w:grammar="clean"/>
  <w:revisionView w:markup="0"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ite Them Right-Harvar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fdad09z5s5zvqe59whp9vers5x9wvs0t2tx&quot;&gt;My EndNote Library&lt;record-ids&gt;&lt;item&gt;47&lt;/item&gt;&lt;item&gt;180&lt;/item&gt;&lt;/record-ids&gt;&lt;/item&gt;&lt;/Libraries&gt;"/>
  </w:docVars>
  <w:rsids>
    <w:rsidRoot w:val="00203A5A"/>
    <w:rsid w:val="000128E1"/>
    <w:rsid w:val="0003397D"/>
    <w:rsid w:val="00041C01"/>
    <w:rsid w:val="000426DF"/>
    <w:rsid w:val="00080F03"/>
    <w:rsid w:val="00091E2E"/>
    <w:rsid w:val="000A24A0"/>
    <w:rsid w:val="000A3887"/>
    <w:rsid w:val="000A5FA9"/>
    <w:rsid w:val="000C7244"/>
    <w:rsid w:val="000E3878"/>
    <w:rsid w:val="000E7065"/>
    <w:rsid w:val="00110626"/>
    <w:rsid w:val="0012695D"/>
    <w:rsid w:val="00146295"/>
    <w:rsid w:val="0015508B"/>
    <w:rsid w:val="00155297"/>
    <w:rsid w:val="00161711"/>
    <w:rsid w:val="001711EA"/>
    <w:rsid w:val="001743B0"/>
    <w:rsid w:val="00180566"/>
    <w:rsid w:val="00180AF9"/>
    <w:rsid w:val="00187650"/>
    <w:rsid w:val="0019635D"/>
    <w:rsid w:val="001A438B"/>
    <w:rsid w:val="001C0127"/>
    <w:rsid w:val="001C5BF3"/>
    <w:rsid w:val="001C6961"/>
    <w:rsid w:val="001D480F"/>
    <w:rsid w:val="002005C0"/>
    <w:rsid w:val="00203A5A"/>
    <w:rsid w:val="0020532E"/>
    <w:rsid w:val="002226C9"/>
    <w:rsid w:val="00230744"/>
    <w:rsid w:val="002532A0"/>
    <w:rsid w:val="002629B9"/>
    <w:rsid w:val="0026469C"/>
    <w:rsid w:val="00274988"/>
    <w:rsid w:val="00274B85"/>
    <w:rsid w:val="00293365"/>
    <w:rsid w:val="002A1AD4"/>
    <w:rsid w:val="002A58D5"/>
    <w:rsid w:val="002B37C1"/>
    <w:rsid w:val="002C61E9"/>
    <w:rsid w:val="002D3871"/>
    <w:rsid w:val="00321073"/>
    <w:rsid w:val="00357569"/>
    <w:rsid w:val="00370C78"/>
    <w:rsid w:val="00385CDF"/>
    <w:rsid w:val="003D0351"/>
    <w:rsid w:val="003D3288"/>
    <w:rsid w:val="003D4A98"/>
    <w:rsid w:val="00422F84"/>
    <w:rsid w:val="004278E2"/>
    <w:rsid w:val="00462145"/>
    <w:rsid w:val="004C35C2"/>
    <w:rsid w:val="004D5743"/>
    <w:rsid w:val="004E34FA"/>
    <w:rsid w:val="004F55B5"/>
    <w:rsid w:val="00517FE9"/>
    <w:rsid w:val="00533B15"/>
    <w:rsid w:val="00572107"/>
    <w:rsid w:val="00585D9B"/>
    <w:rsid w:val="00595B67"/>
    <w:rsid w:val="005A24A2"/>
    <w:rsid w:val="005B3345"/>
    <w:rsid w:val="005E3BD1"/>
    <w:rsid w:val="006047E2"/>
    <w:rsid w:val="006233CC"/>
    <w:rsid w:val="0063324A"/>
    <w:rsid w:val="00637863"/>
    <w:rsid w:val="006711EC"/>
    <w:rsid w:val="00671C32"/>
    <w:rsid w:val="00674B0F"/>
    <w:rsid w:val="00677292"/>
    <w:rsid w:val="006969D4"/>
    <w:rsid w:val="006A69EB"/>
    <w:rsid w:val="006E7900"/>
    <w:rsid w:val="006F31D7"/>
    <w:rsid w:val="007017B4"/>
    <w:rsid w:val="00756AE3"/>
    <w:rsid w:val="00763482"/>
    <w:rsid w:val="00765076"/>
    <w:rsid w:val="00776653"/>
    <w:rsid w:val="00780112"/>
    <w:rsid w:val="0078720A"/>
    <w:rsid w:val="007959C7"/>
    <w:rsid w:val="007B78E7"/>
    <w:rsid w:val="007D77E8"/>
    <w:rsid w:val="007D7A6B"/>
    <w:rsid w:val="007E54C8"/>
    <w:rsid w:val="00805EA3"/>
    <w:rsid w:val="00805EF8"/>
    <w:rsid w:val="008134DE"/>
    <w:rsid w:val="008317D2"/>
    <w:rsid w:val="008439CF"/>
    <w:rsid w:val="0085697E"/>
    <w:rsid w:val="00876BC8"/>
    <w:rsid w:val="00877A8F"/>
    <w:rsid w:val="008B231D"/>
    <w:rsid w:val="008B6708"/>
    <w:rsid w:val="008C05BD"/>
    <w:rsid w:val="008C540D"/>
    <w:rsid w:val="008D3C5B"/>
    <w:rsid w:val="008D6748"/>
    <w:rsid w:val="009000CF"/>
    <w:rsid w:val="00901416"/>
    <w:rsid w:val="0091094A"/>
    <w:rsid w:val="00915D74"/>
    <w:rsid w:val="009246A9"/>
    <w:rsid w:val="00925BEA"/>
    <w:rsid w:val="00947A93"/>
    <w:rsid w:val="00995D01"/>
    <w:rsid w:val="009A6FE4"/>
    <w:rsid w:val="009A7889"/>
    <w:rsid w:val="009D601D"/>
    <w:rsid w:val="009D7184"/>
    <w:rsid w:val="009F19F8"/>
    <w:rsid w:val="009F4750"/>
    <w:rsid w:val="00A10CA2"/>
    <w:rsid w:val="00A32607"/>
    <w:rsid w:val="00A3589B"/>
    <w:rsid w:val="00A4319F"/>
    <w:rsid w:val="00A7469C"/>
    <w:rsid w:val="00AD36F4"/>
    <w:rsid w:val="00AD7720"/>
    <w:rsid w:val="00AF2956"/>
    <w:rsid w:val="00B107CF"/>
    <w:rsid w:val="00B4330E"/>
    <w:rsid w:val="00B46BB6"/>
    <w:rsid w:val="00B55659"/>
    <w:rsid w:val="00B7475A"/>
    <w:rsid w:val="00B75EF8"/>
    <w:rsid w:val="00B77E83"/>
    <w:rsid w:val="00B92CDC"/>
    <w:rsid w:val="00BC40B5"/>
    <w:rsid w:val="00BE28A6"/>
    <w:rsid w:val="00C04FF5"/>
    <w:rsid w:val="00C4185A"/>
    <w:rsid w:val="00C44B75"/>
    <w:rsid w:val="00C67BC9"/>
    <w:rsid w:val="00C74D4B"/>
    <w:rsid w:val="00C825DF"/>
    <w:rsid w:val="00CC779D"/>
    <w:rsid w:val="00CD5AB0"/>
    <w:rsid w:val="00CF2AF3"/>
    <w:rsid w:val="00D56298"/>
    <w:rsid w:val="00D713BB"/>
    <w:rsid w:val="00DB5DBB"/>
    <w:rsid w:val="00DC1D05"/>
    <w:rsid w:val="00DC6B17"/>
    <w:rsid w:val="00DE5007"/>
    <w:rsid w:val="00DE6D97"/>
    <w:rsid w:val="00DF38AC"/>
    <w:rsid w:val="00E1592C"/>
    <w:rsid w:val="00E54483"/>
    <w:rsid w:val="00E626E9"/>
    <w:rsid w:val="00E629E9"/>
    <w:rsid w:val="00E66DF7"/>
    <w:rsid w:val="00E723D5"/>
    <w:rsid w:val="00E73B0A"/>
    <w:rsid w:val="00E84111"/>
    <w:rsid w:val="00EB0B04"/>
    <w:rsid w:val="00ED0936"/>
    <w:rsid w:val="00ED2FA2"/>
    <w:rsid w:val="00ED7FA8"/>
    <w:rsid w:val="00EF2D5C"/>
    <w:rsid w:val="00F07435"/>
    <w:rsid w:val="00F348A0"/>
    <w:rsid w:val="00F403F5"/>
    <w:rsid w:val="00F41832"/>
    <w:rsid w:val="00F449D2"/>
    <w:rsid w:val="00F9289C"/>
    <w:rsid w:val="00FA0006"/>
    <w:rsid w:val="00FC5F93"/>
    <w:rsid w:val="00FD4C2F"/>
    <w:rsid w:val="00FE2873"/>
    <w:rsid w:val="00FE5455"/>
    <w:rsid w:val="00FF70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3BC502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C779D"/>
    <w:pPr>
      <w:spacing w:line="48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0E7065"/>
    <w:pPr>
      <w:keepNext/>
      <w:keepLines/>
      <w:spacing w:before="240"/>
      <w:jc w:val="center"/>
      <w:outlineLvl w:val="0"/>
    </w:pPr>
    <w:rPr>
      <w:rFonts w:eastAsiaTheme="majorEastAsia" w:cs="Times New Roman"/>
      <w:b/>
      <w:color w:val="000000" w:themeColor="text1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0744"/>
    <w:pPr>
      <w:keepNext/>
      <w:keepLines/>
      <w:spacing w:before="40"/>
      <w:outlineLvl w:val="1"/>
    </w:pPr>
    <w:rPr>
      <w:rFonts w:eastAsiaTheme="majorEastAsia" w:cs="Times New Roman"/>
      <w:b/>
      <w:color w:val="000000" w:themeColor="text1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E7065"/>
    <w:rPr>
      <w:rFonts w:ascii="Times New Roman" w:eastAsiaTheme="majorEastAsia" w:hAnsi="Times New Roman" w:cs="Times New Roman"/>
      <w:b/>
      <w:color w:val="000000" w:themeColor="text1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230744"/>
    <w:rPr>
      <w:rFonts w:ascii="Times New Roman" w:eastAsiaTheme="majorEastAsia" w:hAnsi="Times New Roman" w:cs="Times New Roman"/>
      <w:b/>
      <w:color w:val="000000" w:themeColor="text1"/>
      <w:sz w:val="26"/>
      <w:szCs w:val="26"/>
    </w:rPr>
  </w:style>
  <w:style w:type="paragraph" w:styleId="ListParagraph">
    <w:name w:val="List Paragraph"/>
    <w:basedOn w:val="Normal"/>
    <w:uiPriority w:val="34"/>
    <w:qFormat/>
    <w:rsid w:val="00572107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4C35C2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4C35C2"/>
    <w:pPr>
      <w:spacing w:line="240" w:lineRule="auto"/>
    </w:pPr>
    <w:rPr>
      <w:rFonts w:cs="Times New Roman"/>
    </w:rPr>
  </w:style>
  <w:style w:type="paragraph" w:styleId="NoSpacing">
    <w:name w:val="No Spacing"/>
    <w:link w:val="NoSpacingChar"/>
    <w:uiPriority w:val="1"/>
    <w:qFormat/>
    <w:rsid w:val="008134DE"/>
    <w:pPr>
      <w:jc w:val="both"/>
    </w:pPr>
    <w:rPr>
      <w:rFonts w:ascii="Times New Roman" w:hAnsi="Times New Roman"/>
      <w:sz w:val="18"/>
    </w:rPr>
  </w:style>
  <w:style w:type="character" w:customStyle="1" w:styleId="NoSpacingChar">
    <w:name w:val="No Spacing Char"/>
    <w:basedOn w:val="DefaultParagraphFont"/>
    <w:link w:val="NoSpacing"/>
    <w:uiPriority w:val="1"/>
    <w:rsid w:val="009A7889"/>
    <w:rPr>
      <w:rFonts w:ascii="Times New Roman" w:hAnsi="Times New Roman"/>
      <w:sz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5A24A2"/>
    <w:pPr>
      <w:spacing w:before="480" w:line="276" w:lineRule="auto"/>
      <w:jc w:val="left"/>
      <w:outlineLvl w:val="9"/>
    </w:pPr>
    <w:rPr>
      <w:rFonts w:asciiTheme="majorHAnsi" w:hAnsiTheme="majorHAnsi" w:cstheme="majorBidi"/>
      <w:bCs/>
      <w:color w:val="2E74B5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5A24A2"/>
    <w:pPr>
      <w:spacing w:before="120"/>
      <w:jc w:val="left"/>
    </w:pPr>
    <w:rPr>
      <w:rFonts w:asciiTheme="minorHAnsi" w:hAnsiTheme="minorHAnsi"/>
      <w:b/>
      <w:bCs/>
    </w:rPr>
  </w:style>
  <w:style w:type="paragraph" w:styleId="TOC2">
    <w:name w:val="toc 2"/>
    <w:basedOn w:val="Normal"/>
    <w:next w:val="Normal"/>
    <w:autoRedefine/>
    <w:uiPriority w:val="39"/>
    <w:unhideWhenUsed/>
    <w:rsid w:val="005A24A2"/>
    <w:pPr>
      <w:ind w:left="240"/>
      <w:jc w:val="left"/>
    </w:pPr>
    <w:rPr>
      <w:rFonts w:asciiTheme="minorHAnsi" w:hAnsiTheme="minorHAnsi"/>
      <w:b/>
      <w:bCs/>
      <w:sz w:val="22"/>
      <w:szCs w:val="22"/>
    </w:rPr>
  </w:style>
  <w:style w:type="character" w:styleId="Hyperlink">
    <w:name w:val="Hyperlink"/>
    <w:basedOn w:val="DefaultParagraphFont"/>
    <w:uiPriority w:val="99"/>
    <w:unhideWhenUsed/>
    <w:rsid w:val="005A24A2"/>
    <w:rPr>
      <w:color w:val="0563C1" w:themeColor="hyperlink"/>
      <w:u w:val="single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5A24A2"/>
    <w:pPr>
      <w:ind w:left="480"/>
      <w:jc w:val="left"/>
    </w:pPr>
    <w:rPr>
      <w:rFonts w:asciiTheme="minorHAnsi" w:hAnsiTheme="minorHAnsi"/>
      <w:sz w:val="22"/>
      <w:szCs w:val="22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5A24A2"/>
    <w:pPr>
      <w:ind w:left="720"/>
      <w:jc w:val="left"/>
    </w:pPr>
    <w:rPr>
      <w:rFonts w:asciiTheme="minorHAnsi" w:hAnsiTheme="minorHAns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5A24A2"/>
    <w:pPr>
      <w:ind w:left="960"/>
      <w:jc w:val="left"/>
    </w:pPr>
    <w:rPr>
      <w:rFonts w:asciiTheme="minorHAnsi" w:hAnsiTheme="minorHAns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5A24A2"/>
    <w:pPr>
      <w:ind w:left="1200"/>
      <w:jc w:val="left"/>
    </w:pPr>
    <w:rPr>
      <w:rFonts w:asciiTheme="minorHAnsi" w:hAnsiTheme="minorHAns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5A24A2"/>
    <w:pPr>
      <w:ind w:left="1440"/>
      <w:jc w:val="left"/>
    </w:pPr>
    <w:rPr>
      <w:rFonts w:asciiTheme="minorHAnsi" w:hAnsiTheme="minorHAns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5A24A2"/>
    <w:pPr>
      <w:ind w:left="1680"/>
      <w:jc w:val="left"/>
    </w:pPr>
    <w:rPr>
      <w:rFonts w:asciiTheme="minorHAnsi" w:hAnsiTheme="minorHAns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5A24A2"/>
    <w:pPr>
      <w:ind w:left="1920"/>
      <w:jc w:val="left"/>
    </w:pPr>
    <w:rPr>
      <w:rFonts w:asciiTheme="minorHAnsi" w:hAnsiTheme="minorHAns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57899CE9-16D1-1B4E-A39A-70ACF28861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</TotalTime>
  <Pages>13</Pages>
  <Words>1649</Words>
  <Characters>9403</Characters>
  <Application>Microsoft Macintosh Word</Application>
  <DocSecurity>0</DocSecurity>
  <Lines>78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0</vt:i4>
      </vt:variant>
    </vt:vector>
  </HeadingPairs>
  <TitlesOfParts>
    <vt:vector size="31" baseType="lpstr">
      <vt:lpstr/>
      <vt:lpstr/>
      <vt:lpstr/>
      <vt:lpstr>Introduction</vt:lpstr>
      <vt:lpstr>    Innovation </vt:lpstr>
      <vt:lpstr>    Company Description </vt:lpstr>
      <vt:lpstr>Phase # 1</vt:lpstr>
      <vt:lpstr>Scope of the Project </vt:lpstr>
      <vt:lpstr>    Project Inclusions </vt:lpstr>
      <vt:lpstr>    Project Exclusions</vt:lpstr>
      <vt:lpstr>    Work Breakdown Structure</vt:lpstr>
      <vt:lpstr>Phase # II</vt:lpstr>
      <vt:lpstr>Problem Analysis</vt:lpstr>
      <vt:lpstr>    Problem </vt:lpstr>
      <vt:lpstr>    Innovative Solution </vt:lpstr>
      <vt:lpstr>Phase III</vt:lpstr>
      <vt:lpstr>Requirement Analysis </vt:lpstr>
      <vt:lpstr/>
      <vt:lpstr>/Phase IV: Logic Desgin</vt:lpstr>
      <vt:lpstr>Phase V</vt:lpstr>
      <vt:lpstr>Decision Analysis</vt:lpstr>
      <vt:lpstr>    Process </vt:lpstr>
      <vt:lpstr>    Evaluation </vt:lpstr>
      <vt:lpstr>    Implementation </vt:lpstr>
      <vt:lpstr>    Resistance </vt:lpstr>
      <vt:lpstr>Phase VI:  Design and Integration </vt:lpstr>
      <vt:lpstr>Phase VII </vt:lpstr>
      <vt:lpstr>Construction and Testing</vt:lpstr>
      <vt:lpstr>Phase VIII</vt:lpstr>
      <vt:lpstr>Installation and Delivery</vt:lpstr>
      <vt:lpstr>References</vt:lpstr>
    </vt:vector>
  </TitlesOfParts>
  <LinksUpToDate>false</LinksUpToDate>
  <CharactersWithSpaces>110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san Tahir</dc:creator>
  <cp:keywords/>
  <dc:description/>
  <cp:lastModifiedBy>Ahsan Tahir</cp:lastModifiedBy>
  <cp:revision>10</cp:revision>
  <dcterms:created xsi:type="dcterms:W3CDTF">2016-05-20T15:05:00Z</dcterms:created>
  <dcterms:modified xsi:type="dcterms:W3CDTF">2016-05-21T04:39:00Z</dcterms:modified>
</cp:coreProperties>
</file>